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06ED5" w:rsidRDefault="00306ED5">
      <w:r>
        <w:t>Response to Reviews</w:t>
      </w:r>
    </w:p>
    <w:p w:rsidR="00306ED5" w:rsidRDefault="00306ED5"/>
    <w:p w:rsidR="00306ED5" w:rsidRPr="00714DCA" w:rsidRDefault="00306ED5">
      <w:r w:rsidRPr="00714DCA">
        <w:t>Associate editor comments:</w:t>
      </w:r>
    </w:p>
    <w:p w:rsidR="00306ED5" w:rsidRPr="00714DCA" w:rsidRDefault="00306ED5" w:rsidP="00306ED5">
      <w:pPr>
        <w:pStyle w:val="ListParagraph"/>
        <w:numPr>
          <w:ilvl w:val="0"/>
          <w:numId w:val="1"/>
        </w:numPr>
      </w:pPr>
      <w:r w:rsidRPr="00714DCA">
        <w:t>There are no raw or underlying data in this manuscript, either in tables</w:t>
      </w:r>
      <w:proofErr w:type="gramStart"/>
      <w:r w:rsidRPr="00714DCA">
        <w:t>,</w:t>
      </w:r>
      <w:proofErr w:type="gramEnd"/>
      <w:r w:rsidRPr="00714DCA">
        <w:br/>
        <w:t>supplementary information, references to publically-available datasets, etc.</w:t>
      </w:r>
    </w:p>
    <w:p w:rsidR="00306ED5" w:rsidRPr="00714DCA" w:rsidRDefault="00306ED5" w:rsidP="00306ED5">
      <w:pPr>
        <w:rPr>
          <w:b/>
        </w:rPr>
      </w:pPr>
      <w:r w:rsidRPr="00714DCA">
        <w:rPr>
          <w:b/>
        </w:rPr>
        <w:t xml:space="preserve">We have now added additional tables summarizing the data included in this study. In addition, data underlying the statistical analysis has been included as supplementary material. In order to further encourage reproducibility a link to a </w:t>
      </w:r>
      <w:proofErr w:type="spellStart"/>
      <w:r w:rsidRPr="00714DCA">
        <w:rPr>
          <w:b/>
        </w:rPr>
        <w:t>github</w:t>
      </w:r>
      <w:proofErr w:type="spellEnd"/>
      <w:r w:rsidRPr="00714DCA">
        <w:rPr>
          <w:b/>
        </w:rPr>
        <w:t xml:space="preserve"> page has also been included so that researchers can reproduce the analysis and figures in the paper. </w:t>
      </w:r>
    </w:p>
    <w:p w:rsidR="00306ED5" w:rsidRPr="00714DCA" w:rsidRDefault="00306ED5" w:rsidP="00306ED5"/>
    <w:p w:rsidR="00306ED5" w:rsidRPr="00714DCA" w:rsidRDefault="00306ED5" w:rsidP="00306ED5">
      <w:pPr>
        <w:pStyle w:val="ListParagraph"/>
        <w:numPr>
          <w:ilvl w:val="0"/>
          <w:numId w:val="1"/>
        </w:numPr>
      </w:pPr>
      <w:r w:rsidRPr="00714DCA">
        <w:t>The manuscript contains typographic errors, repetitive sections</w:t>
      </w:r>
      <w:proofErr w:type="gramStart"/>
      <w:r w:rsidRPr="00714DCA">
        <w:t>,</w:t>
      </w:r>
      <w:proofErr w:type="gramEnd"/>
      <w:r w:rsidRPr="00714DCA">
        <w:br/>
        <w:t>unnecessarily long discussions, and lack of attention to some key aspects of</w:t>
      </w:r>
      <w:r w:rsidRPr="00714DCA">
        <w:br/>
        <w:t>the methods and materials (refer to specific reviewer comments, although I</w:t>
      </w:r>
      <w:r w:rsidRPr="00714DCA">
        <w:br/>
        <w:t>do not concur with Reviewer 1 that there is too much background provided; I</w:t>
      </w:r>
      <w:r w:rsidRPr="00714DCA">
        <w:br/>
        <w:t>feel it is a useful summary). In short, the writing itself needs to be</w:t>
      </w:r>
      <w:r w:rsidRPr="00714DCA">
        <w:br/>
        <w:t>carefully revised throughout. Even Reviewer 3, who considered the manuscript</w:t>
      </w:r>
      <w:r w:rsidRPr="00714DCA">
        <w:br/>
        <w:t>to be easy to read, lists numerous areas that require correction.</w:t>
      </w:r>
      <w:r w:rsidRPr="00714DCA">
        <w:t xml:space="preserve">  </w:t>
      </w:r>
    </w:p>
    <w:p w:rsidR="00306ED5" w:rsidRPr="00714DCA" w:rsidRDefault="00306ED5" w:rsidP="00306ED5">
      <w:pPr>
        <w:rPr>
          <w:b/>
        </w:rPr>
      </w:pPr>
      <w:r w:rsidRPr="00714DCA">
        <w:rPr>
          <w:b/>
        </w:rPr>
        <w:t>The writing has been carefully revised and paper has been substantially shortened. The background and introduction have now been combined</w:t>
      </w:r>
      <w:r w:rsidR="00714DCA">
        <w:rPr>
          <w:b/>
        </w:rPr>
        <w:t xml:space="preserve">. </w:t>
      </w:r>
    </w:p>
    <w:p w:rsidR="00306ED5" w:rsidRPr="00714DCA" w:rsidRDefault="00306ED5" w:rsidP="00714DCA">
      <w:pPr>
        <w:pStyle w:val="ListParagraph"/>
        <w:numPr>
          <w:ilvl w:val="0"/>
          <w:numId w:val="1"/>
        </w:numPr>
      </w:pPr>
      <w:r w:rsidRPr="00714DCA">
        <w:t>There are some concerns about the theoretical framing of the study. I</w:t>
      </w:r>
      <w:r w:rsidRPr="00714DCA">
        <w:br/>
        <w:t>found the discussion of “ecological” versus “technological” approaches to be</w:t>
      </w:r>
      <w:r w:rsidRPr="00714DCA">
        <w:br/>
        <w:t>lucid and useful, but as the reviewers note, it is problematic to pose them</w:t>
      </w:r>
      <w:r w:rsidRPr="00714DCA">
        <w:br/>
        <w:t>against one another. Indeed, the purpose of this paper appears to be to show</w:t>
      </w:r>
      <w:r w:rsidRPr="00714DCA">
        <w:br/>
        <w:t xml:space="preserve">that both are contributors to </w:t>
      </w:r>
      <w:proofErr w:type="spellStart"/>
      <w:r w:rsidRPr="00714DCA">
        <w:t>Oldowan</w:t>
      </w:r>
      <w:proofErr w:type="spellEnd"/>
      <w:r w:rsidRPr="00714DCA">
        <w:t xml:space="preserve"> stone tool variation</w:t>
      </w:r>
      <w:proofErr w:type="gramStart"/>
      <w:r w:rsidRPr="00714DCA">
        <w:t>.</w:t>
      </w:r>
      <w:proofErr w:type="gramEnd"/>
      <w:r w:rsidRPr="00714DCA">
        <w:br/>
        <w:t>“Socio-cognitive” approaches, “ecological” approaches, and “</w:t>
      </w:r>
      <w:proofErr w:type="spellStart"/>
      <w:r w:rsidRPr="00714DCA">
        <w:t>chaîne</w:t>
      </w:r>
      <w:proofErr w:type="spellEnd"/>
      <w:r w:rsidRPr="00714DCA">
        <w:br/>
      </w:r>
      <w:proofErr w:type="spellStart"/>
      <w:r w:rsidRPr="00714DCA">
        <w:t>opératoires</w:t>
      </w:r>
      <w:proofErr w:type="spellEnd"/>
      <w:r w:rsidRPr="00714DCA">
        <w:t>” are concepts that should all be clearly defined before they are</w:t>
      </w:r>
      <w:r w:rsidRPr="00714DCA">
        <w:br/>
        <w:t>used, and the authors should make clear how they relate to the test</w:t>
      </w:r>
      <w:r w:rsidRPr="00714DCA">
        <w:br/>
        <w:t>implications of their models.</w:t>
      </w:r>
      <w:r w:rsidRPr="00714DCA">
        <w:t xml:space="preserve"> </w:t>
      </w:r>
    </w:p>
    <w:p w:rsidR="00306ED5" w:rsidRDefault="00306ED5" w:rsidP="00714DCA">
      <w:pPr>
        <w:ind w:left="360"/>
      </w:pPr>
      <w:r w:rsidRPr="00714DCA">
        <w:rPr>
          <w:b/>
        </w:rPr>
        <w:t xml:space="preserve">The background has now been combined with the introduction to better frame the context of the work within various theoretical approaches to </w:t>
      </w:r>
      <w:proofErr w:type="spellStart"/>
      <w:r w:rsidRPr="00714DCA">
        <w:rPr>
          <w:b/>
        </w:rPr>
        <w:t>Oldowan</w:t>
      </w:r>
      <w:proofErr w:type="spellEnd"/>
      <w:r w:rsidRPr="00714DCA">
        <w:rPr>
          <w:b/>
        </w:rPr>
        <w:t xml:space="preserve"> research. We feel that this new structure to the paper helps focus the content more on the results and implication of the work as opposed to setting up dichotomies that are potentially problematic</w:t>
      </w:r>
      <w:r w:rsidR="00714DCA">
        <w:t>.</w:t>
      </w:r>
    </w:p>
    <w:p w:rsidR="00306ED5" w:rsidRPr="00714DCA" w:rsidRDefault="00306ED5" w:rsidP="00306ED5">
      <w:pPr>
        <w:pStyle w:val="ListParagraph"/>
        <w:numPr>
          <w:ilvl w:val="0"/>
          <w:numId w:val="1"/>
        </w:numPr>
      </w:pPr>
      <w:r w:rsidRPr="00714DCA">
        <w:t>The paper seems to be simply too long and detailed to conduct the</w:t>
      </w:r>
      <w:r w:rsidRPr="00714DCA">
        <w:br/>
        <w:t>analyses and report the results. As per point 2) above, it could be</w:t>
      </w:r>
      <w:r w:rsidRPr="00714DCA">
        <w:br/>
        <w:t>substantially shortened and the authors could arrive at the main point much</w:t>
      </w:r>
      <w:r w:rsidRPr="00714DCA">
        <w:br/>
        <w:t>more expediently – especially given the lack of newly-reported data and</w:t>
      </w:r>
      <w:r w:rsidRPr="00714DCA">
        <w:br/>
        <w:t>newly-revealed conclusions. In effect, the conclusions are not novel enough</w:t>
      </w:r>
      <w:r w:rsidRPr="00714DCA">
        <w:br/>
        <w:t>to warrant the amount of effort devoted to their generation.</w:t>
      </w:r>
    </w:p>
    <w:p w:rsidR="00306ED5" w:rsidRDefault="00306ED5" w:rsidP="00306ED5">
      <w:pPr>
        <w:ind w:left="360"/>
        <w:rPr>
          <w:b/>
        </w:rPr>
      </w:pPr>
    </w:p>
    <w:p w:rsidR="001D28EE" w:rsidRDefault="00306ED5" w:rsidP="00714DCA">
      <w:pPr>
        <w:rPr>
          <w:b/>
        </w:rPr>
      </w:pPr>
      <w:r w:rsidRPr="00714DCA">
        <w:rPr>
          <w:b/>
        </w:rPr>
        <w:t xml:space="preserve">The revised version of the paper has been substantially </w:t>
      </w:r>
      <w:r w:rsidR="001D28EE" w:rsidRPr="00714DCA">
        <w:rPr>
          <w:b/>
        </w:rPr>
        <w:t xml:space="preserve">shortened. The initial submission was 9000 words. The revised submission is 6500 words. While a small subset of the data was originally published in Douglass et al </w:t>
      </w:r>
      <w:r w:rsidR="001D28EE" w:rsidRPr="00714DCA">
        <w:rPr>
          <w:b/>
        </w:rPr>
        <w:fldChar w:fldCharType="begin"/>
      </w:r>
      <w:r w:rsidR="001D28EE" w:rsidRPr="00714DCA">
        <w:rPr>
          <w:b/>
        </w:rPr>
        <w:instrText xml:space="preserve"> ADDIN ZOTERO_ITEM CSL_CITATION {"citationID":"20mJaH9v","properties":{"formattedCitation":"(2018)","plainCitation":"(2018)","noteIndex":0},"citationItems":[{"id":942,"uris":["http://zotero.org/users/2042166/items/BQNFZYEA"],"uri":["http://zotero.org/users/2042166/items/BQNFZYEA"],"itemData":{"id":942,"type":"article-journal","title":"Core Use-Life Distributions in Lithic Assemblages as a Means for Reconstructing Behavioral Patterns","container-title":"Journal of Archaeological Method and Theory","page":"1–35","abstract":"Artifacts with varying use-lives have different discard rates and hence are represented unequally among archaeological assemblages. As such, the ability to gauge the use-lives of artifacts is important for understanding the formation of archaeological assemblage variability. In lithic artifacts, use-life can be expressed as the extraction of utility, or work potential, from existing stone volume. Using experimental data and generalized linear modeling, this study develops models of artifact use-life on cores in the form of reduction intensity. We then apply these models to two archaeological case studies to (a) reconstruct the reduction intensities of archaeological cores and (b) investigate the survivorship curves of these archaeological cores across the reduction continuum using the Weibull function. Results indicate variation in core reduction and maintenance with respect to raw material properties and place use history and implicate evolutionary differences between Early Stone Age hominins and Holocene modern humans.","DOI":"10.1007/s10816-017-9334-2","ISSN":"15737764","author":[{"family":"Douglass","given":"Matthew J."},{"family":"Lin","given":"Sam C."},{"family":"Braun","given":"David R."},{"family":"Plummer","given":"Thomas W."}],"issued":{"date-parts":[["2018"]]}},"suppress-author":true}],"schema":"https://github.com/citation-style-language/schema/raw/master/csl-citation.json"} </w:instrText>
      </w:r>
      <w:r w:rsidR="001D28EE" w:rsidRPr="00714DCA">
        <w:rPr>
          <w:b/>
        </w:rPr>
        <w:fldChar w:fldCharType="separate"/>
      </w:r>
      <w:r w:rsidR="001D28EE" w:rsidRPr="00714DCA">
        <w:rPr>
          <w:rFonts w:ascii="Calibri" w:hAnsi="Calibri" w:cs="Calibri"/>
          <w:b/>
        </w:rPr>
        <w:t>(2018)</w:t>
      </w:r>
      <w:r w:rsidR="001D28EE" w:rsidRPr="00714DCA">
        <w:rPr>
          <w:b/>
        </w:rPr>
        <w:fldChar w:fldCharType="end"/>
      </w:r>
      <w:r w:rsidR="001D28EE" w:rsidRPr="00714DCA">
        <w:rPr>
          <w:b/>
        </w:rPr>
        <w:t>, the majority of the data included in the manuscript, has never been published.</w:t>
      </w:r>
      <w:r w:rsidR="00714DCA">
        <w:rPr>
          <w:b/>
        </w:rPr>
        <w:t xml:space="preserve"> We have revised the discussion to further highlight the novel aspects of the findings.</w:t>
      </w:r>
    </w:p>
    <w:p w:rsidR="00714DCA" w:rsidRPr="00714DCA" w:rsidRDefault="00714DCA" w:rsidP="00714DCA">
      <w:pPr>
        <w:rPr>
          <w:b/>
        </w:rPr>
      </w:pPr>
    </w:p>
    <w:p w:rsidR="001D28EE" w:rsidRDefault="001D28EE" w:rsidP="001D28EE">
      <w:pPr>
        <w:ind w:left="360"/>
        <w:rPr>
          <w:b/>
        </w:rPr>
      </w:pPr>
      <w:r>
        <w:rPr>
          <w:b/>
        </w:rPr>
        <w:t>Reviewer 1:</w:t>
      </w:r>
    </w:p>
    <w:p w:rsidR="001D28EE" w:rsidRPr="00714DCA" w:rsidRDefault="001D28EE" w:rsidP="001D28EE">
      <w:pPr>
        <w:pStyle w:val="ListParagraph"/>
        <w:numPr>
          <w:ilvl w:val="0"/>
          <w:numId w:val="2"/>
        </w:numPr>
      </w:pPr>
      <w:r w:rsidRPr="00714DCA">
        <w:t>Style:</w:t>
      </w:r>
    </w:p>
    <w:p w:rsidR="001D28EE" w:rsidRPr="00714DCA" w:rsidRDefault="001D28EE" w:rsidP="00714DCA">
      <w:pPr>
        <w:pStyle w:val="ListParagraph"/>
      </w:pPr>
      <w:r w:rsidRPr="00714DCA">
        <w:br/>
        <w:t>- Editing of the manuscript is needed; leaving typos aside (which are</w:t>
      </w:r>
      <w:r w:rsidRPr="00714DCA">
        <w:br/>
        <w:t>abundant), reading flow is not always fluent, to the point that some</w:t>
      </w:r>
      <w:r w:rsidRPr="00714DCA">
        <w:br/>
        <w:t>sentences don't make sense (e.g. Lines 65-66, sentence 'Understanding the</w:t>
      </w:r>
      <w:r w:rsidRPr="00714DCA">
        <w:br/>
        <w:t>role of function…'; beginning of caption in Figure 3; even the sentence in</w:t>
      </w:r>
      <w:r w:rsidRPr="00714DCA">
        <w:br/>
        <w:t>bold in lines 471-72 is difficult to understand and contains typos).</w:t>
      </w:r>
      <w:r w:rsidRPr="00714DCA">
        <w:br/>
        <w:t>- There are also some repetitions. In the methods section, for example, a</w:t>
      </w:r>
      <w:r w:rsidRPr="00714DCA">
        <w:br/>
        <w:t>few things are reiterated several times, including some (e.g. reduction</w:t>
      </w:r>
      <w:r w:rsidRPr="00714DCA">
        <w:br/>
        <w:t>intensity according to Douglass et al 2017) that are repeated almost</w:t>
      </w:r>
      <w:r w:rsidRPr="00714DCA">
        <w:br/>
        <w:t>identically in consecutive paragraphs (e.g. lines 246… and lines 269…).</w:t>
      </w:r>
      <w:r w:rsidRPr="00714DCA">
        <w:br/>
        <w:t>- Referencing style is careless and a little chaotic.</w:t>
      </w:r>
    </w:p>
    <w:p w:rsidR="001D28EE" w:rsidRPr="00714DCA" w:rsidRDefault="001D28EE" w:rsidP="001D28EE">
      <w:pPr>
        <w:rPr>
          <w:b/>
        </w:rPr>
      </w:pPr>
      <w:r w:rsidRPr="00714DCA">
        <w:rPr>
          <w:b/>
        </w:rPr>
        <w:t>See comments above.</w:t>
      </w:r>
    </w:p>
    <w:p w:rsidR="001D28EE" w:rsidRPr="00714DCA" w:rsidRDefault="001D28EE" w:rsidP="001D28EE">
      <w:pPr>
        <w:pStyle w:val="ListParagraph"/>
        <w:numPr>
          <w:ilvl w:val="0"/>
          <w:numId w:val="2"/>
        </w:numPr>
      </w:pPr>
      <w:r w:rsidRPr="00714DCA">
        <w:t>Organization:</w:t>
      </w:r>
    </w:p>
    <w:p w:rsidR="001D28EE" w:rsidRPr="00714DCA" w:rsidRDefault="001D28EE" w:rsidP="001D28EE">
      <w:pPr>
        <w:pStyle w:val="ListParagraph"/>
      </w:pPr>
    </w:p>
    <w:p w:rsidR="001D28EE" w:rsidRPr="00714DCA" w:rsidRDefault="001D28EE" w:rsidP="001D28EE">
      <w:pPr>
        <w:pStyle w:val="ListParagraph"/>
      </w:pPr>
      <w:r w:rsidRPr="00714DCA">
        <w:t>-The introduction and background sections are not clearly differentiated</w:t>
      </w:r>
      <w:proofErr w:type="gramStart"/>
      <w:r w:rsidRPr="00714DCA">
        <w:t>,</w:t>
      </w:r>
      <w:proofErr w:type="gramEnd"/>
      <w:r w:rsidRPr="00714DCA">
        <w:br/>
        <w:t>and it is not always easy to follow the thread of ideas presented in each</w:t>
      </w:r>
      <w:r w:rsidRPr="00714DCA">
        <w:br/>
        <w:t>paragraph (from functional analysis there is a leap to ecological</w:t>
      </w:r>
      <w:r w:rsidRPr="00714DCA">
        <w:br/>
        <w:t>perspectives to variables used to measure variation…).</w:t>
      </w:r>
      <w:r w:rsidRPr="00714DCA">
        <w:br/>
        <w:t>-These introductory sections are a bit vague overall, presenting a</w:t>
      </w:r>
      <w:r w:rsidRPr="00714DCA">
        <w:br/>
        <w:t xml:space="preserve">disjointed overview of </w:t>
      </w:r>
      <w:proofErr w:type="spellStart"/>
      <w:r w:rsidRPr="00714DCA">
        <w:t>Oldowan</w:t>
      </w:r>
      <w:proofErr w:type="spellEnd"/>
      <w:r w:rsidRPr="00714DCA">
        <w:t xml:space="preserve"> literature. The introduction, for instance,</w:t>
      </w:r>
      <w:r w:rsidRPr="00714DCA">
        <w:br/>
        <w:t>does not really address what fresh data exactly is going to be presented in</w:t>
      </w:r>
      <w:r w:rsidRPr="00714DCA">
        <w:br/>
        <w:t>this manuscript, and it is not until the methods section that the reader</w:t>
      </w:r>
      <w:r w:rsidRPr="00714DCA">
        <w:br/>
        <w:t>learns what exactly the author/s intend/s to accomplish</w:t>
      </w:r>
    </w:p>
    <w:p w:rsidR="001D28EE" w:rsidRPr="00714DCA" w:rsidRDefault="001D28EE" w:rsidP="001D28EE">
      <w:pPr>
        <w:rPr>
          <w:b/>
        </w:rPr>
      </w:pPr>
      <w:r w:rsidRPr="00714DCA">
        <w:rPr>
          <w:b/>
        </w:rPr>
        <w:t xml:space="preserve">See comments above </w:t>
      </w:r>
    </w:p>
    <w:p w:rsidR="00306ED5" w:rsidRPr="00714DCA" w:rsidRDefault="001D28EE" w:rsidP="001D28EE">
      <w:pPr>
        <w:ind w:left="720"/>
      </w:pPr>
      <w:r>
        <w:br/>
      </w:r>
      <w:r w:rsidRPr="00714DCA">
        <w:t>- In the methods section, while some variables are mentioned without an</w:t>
      </w:r>
      <w:r w:rsidRPr="00714DCA">
        <w:br/>
        <w:t>explanation or a linked citation, others (e.g., estimation of flake sequence</w:t>
      </w:r>
      <w:r w:rsidRPr="00714DCA">
        <w:br/>
        <w:t>values) receive lengthy descriptions even if they are already published.</w:t>
      </w:r>
    </w:p>
    <w:p w:rsidR="001D28EE" w:rsidRPr="00714DCA" w:rsidRDefault="001D28EE" w:rsidP="001D28EE">
      <w:pPr>
        <w:rPr>
          <w:b/>
        </w:rPr>
      </w:pPr>
      <w:r w:rsidRPr="00714DCA">
        <w:rPr>
          <w:b/>
        </w:rPr>
        <w:t xml:space="preserve">The method section has been revised and made more concise. </w:t>
      </w:r>
    </w:p>
    <w:p w:rsidR="00714DCA" w:rsidRDefault="00714DCA" w:rsidP="001D28EE"/>
    <w:p w:rsidR="00714DCA" w:rsidRPr="00714DCA" w:rsidRDefault="00714DCA" w:rsidP="00714DCA">
      <w:pPr>
        <w:pStyle w:val="ListParagraph"/>
        <w:numPr>
          <w:ilvl w:val="0"/>
          <w:numId w:val="2"/>
        </w:numPr>
      </w:pPr>
      <w:r w:rsidRPr="00714DCA">
        <w:rPr>
          <w:b/>
        </w:rPr>
        <w:lastRenderedPageBreak/>
        <w:t>Data presentation:</w:t>
      </w:r>
    </w:p>
    <w:p w:rsidR="00714DCA" w:rsidRDefault="00714DCA" w:rsidP="00714DCA">
      <w:pPr>
        <w:pStyle w:val="ListParagraph"/>
      </w:pPr>
      <w:r w:rsidRPr="00714DCA">
        <w:rPr>
          <w:b/>
        </w:rPr>
        <w:br/>
        <w:t xml:space="preserve">- </w:t>
      </w:r>
      <w:r w:rsidRPr="00714DCA">
        <w:t>There is no materials</w:t>
      </w:r>
      <w:r w:rsidRPr="00714DCA">
        <w:rPr>
          <w:b/>
        </w:rPr>
        <w:t xml:space="preserve"> </w:t>
      </w:r>
      <w:r w:rsidRPr="00714DCA">
        <w:t>section, so it is not possible to learn the size of</w:t>
      </w:r>
      <w:r w:rsidRPr="00714DCA">
        <w:br/>
        <w:t xml:space="preserve">the assemblage, the archaeological levels </w:t>
      </w:r>
      <w:proofErr w:type="spellStart"/>
      <w:r w:rsidRPr="00714DCA">
        <w:t>analysed</w:t>
      </w:r>
      <w:proofErr w:type="spellEnd"/>
      <w:r w:rsidRPr="00714DCA">
        <w:t>, categories represented</w:t>
      </w:r>
      <w:proofErr w:type="gramStart"/>
      <w:r w:rsidRPr="00714DCA">
        <w:t>,</w:t>
      </w:r>
      <w:proofErr w:type="gramEnd"/>
      <w:r w:rsidRPr="00714DCA">
        <w:br/>
        <w:t>proportions of raw materials, etc. For instance, in the results a great</w:t>
      </w:r>
      <w:r w:rsidRPr="00714DCA">
        <w:br/>
        <w:t>emphasis is (appropriately) put into distance of raw material sources to</w:t>
      </w:r>
      <w:r w:rsidRPr="00714DCA">
        <w:br/>
        <w:t>explain core size variation, but because no systematic description of the</w:t>
      </w:r>
      <w:r w:rsidRPr="00714DCA">
        <w:br/>
        <w:t>distribution of such raw material is given, it is very difficult to follow</w:t>
      </w:r>
      <w:r w:rsidRPr="00714DCA">
        <w:br/>
        <w:t>their interpretation of results.</w:t>
      </w:r>
      <w:r>
        <w:t xml:space="preserve"> </w:t>
      </w:r>
      <w:r w:rsidRPr="00714DCA">
        <w:t>-The results section has no tables with qu</w:t>
      </w:r>
      <w:r>
        <w:t xml:space="preserve">antitative data, no percentages </w:t>
      </w:r>
      <w:r w:rsidRPr="00714DCA">
        <w:t>are given to support interpretation of results, etc. This is one of the most</w:t>
      </w:r>
      <w:r w:rsidRPr="00714DCA">
        <w:br/>
        <w:t>serious shortcomings of the paper, as the reader has no way to assess the</w:t>
      </w:r>
      <w:r w:rsidRPr="00714DCA">
        <w:br/>
        <w:t>sample used in the analysis.</w:t>
      </w:r>
    </w:p>
    <w:p w:rsidR="00714DCA" w:rsidRDefault="00714DCA" w:rsidP="00714DCA">
      <w:pPr>
        <w:pStyle w:val="ListParagraph"/>
        <w:rPr>
          <w:b/>
        </w:rPr>
      </w:pPr>
    </w:p>
    <w:p w:rsidR="00714DCA" w:rsidRDefault="00714DCA" w:rsidP="00714DCA">
      <w:pPr>
        <w:rPr>
          <w:b/>
        </w:rPr>
      </w:pPr>
      <w:r w:rsidRPr="00714DCA">
        <w:rPr>
          <w:b/>
        </w:rPr>
        <w:t xml:space="preserve">We have revised the introduction to </w:t>
      </w:r>
      <w:proofErr w:type="spellStart"/>
      <w:r w:rsidRPr="00714DCA">
        <w:rPr>
          <w:b/>
        </w:rPr>
        <w:t>Kanjera</w:t>
      </w:r>
      <w:proofErr w:type="spellEnd"/>
      <w:r w:rsidRPr="00714DCA">
        <w:rPr>
          <w:b/>
        </w:rPr>
        <w:t xml:space="preserve"> South to better describe the previous research and the landscape context of the assemblage that is studied. We have also included a materials section in the method along with summary tables of the data included in the study. The raw data is also included as supplementary material.  </w:t>
      </w:r>
      <w:r>
        <w:rPr>
          <w:b/>
        </w:rPr>
        <w:t>It is important to point out that the review says that our results focus on explaining core size variation. This is incorrect. Even in the initial draft we explain that the analysis of the cores predicts the percentage of mass that has been lost from the core as proxy for reduction intensity. This not only noted in the methods section but also in the Y axes in the figures in the results. Though it may seem pedantic this an important point to raise in light of the reviewers issues with the originality of the findings (See below).</w:t>
      </w:r>
    </w:p>
    <w:p w:rsidR="00714DCA" w:rsidRDefault="00714DCA" w:rsidP="00714DCA">
      <w:pPr>
        <w:rPr>
          <w:b/>
        </w:rPr>
      </w:pPr>
    </w:p>
    <w:p w:rsidR="00DD0BB4" w:rsidRPr="00DD0BB4" w:rsidRDefault="00DD0BB4" w:rsidP="00DD0BB4">
      <w:pPr>
        <w:pStyle w:val="ListParagraph"/>
        <w:numPr>
          <w:ilvl w:val="0"/>
          <w:numId w:val="2"/>
        </w:numPr>
        <w:rPr>
          <w:b/>
        </w:rPr>
      </w:pPr>
      <w:r>
        <w:t>Originality:</w:t>
      </w:r>
      <w:r>
        <w:br/>
        <w:t>- Figure 1 is based on an illustration already published and thus is</w:t>
      </w:r>
      <w:r>
        <w:br/>
        <w:t>probably unnecessary, while Figure 2 is rather vague and contains much less</w:t>
      </w:r>
      <w:r>
        <w:br/>
        <w:t xml:space="preserve">detail than any other map of </w:t>
      </w:r>
      <w:proofErr w:type="spellStart"/>
      <w:r>
        <w:t>Kanjera</w:t>
      </w:r>
      <w:proofErr w:type="spellEnd"/>
      <w:r>
        <w:t xml:space="preserve"> that I have seen published before.</w:t>
      </w:r>
    </w:p>
    <w:p w:rsidR="00DD0BB4" w:rsidRPr="00DD0BB4" w:rsidRDefault="00DD0BB4" w:rsidP="00DD0BB4">
      <w:pPr>
        <w:rPr>
          <w:b/>
        </w:rPr>
      </w:pPr>
      <w:r>
        <w:rPr>
          <w:b/>
        </w:rPr>
        <w:t xml:space="preserve">Figure 1 has been removed from the text. The main point of figure 2 is not provide a comprehensive illustration of geographic context of </w:t>
      </w:r>
      <w:proofErr w:type="spellStart"/>
      <w:r>
        <w:rPr>
          <w:b/>
        </w:rPr>
        <w:t>Kanjera</w:t>
      </w:r>
      <w:proofErr w:type="spellEnd"/>
      <w:r>
        <w:rPr>
          <w:b/>
        </w:rPr>
        <w:t xml:space="preserve"> South as several maps that serve this purpose have been published before. The information portrayed on the map is kept simple to more clearly illustrate the provenance of the raw materials. </w:t>
      </w:r>
    </w:p>
    <w:p w:rsidR="00DD0BB4" w:rsidRDefault="00DD0BB4" w:rsidP="00DD0BB4">
      <w:pPr>
        <w:ind w:left="720"/>
      </w:pPr>
      <w:r>
        <w:br/>
        <w:t xml:space="preserve">- Background to </w:t>
      </w:r>
      <w:proofErr w:type="spellStart"/>
      <w:r>
        <w:t>Kanjera</w:t>
      </w:r>
      <w:proofErr w:type="spellEnd"/>
      <w:r>
        <w:t>: while it is important to provide a context to the</w:t>
      </w:r>
      <w:r>
        <w:br/>
        <w:t>study, this background takes three pages of the manuscript which present no</w:t>
      </w:r>
      <w:r>
        <w:br/>
        <w:t>new data but just an overview of already published materials.</w:t>
      </w:r>
    </w:p>
    <w:p w:rsidR="00DD0BB4" w:rsidRDefault="00DD0BB4" w:rsidP="00DD0BB4">
      <w:pPr>
        <w:rPr>
          <w:b/>
        </w:rPr>
      </w:pPr>
      <w:r>
        <w:rPr>
          <w:b/>
        </w:rPr>
        <w:t>The background has been revised to focus more on contextualizing the analysis presented. See comments about regarding the originality of the data.</w:t>
      </w:r>
    </w:p>
    <w:p w:rsidR="00DD0BB4" w:rsidRDefault="00DD0BB4" w:rsidP="00DD0BB4">
      <w:pPr>
        <w:ind w:left="720"/>
      </w:pPr>
      <w:r>
        <w:br/>
        <w:t>- The main conclusion is that raw material distance is an essential factor</w:t>
      </w:r>
      <w:r>
        <w:br/>
        <w:t xml:space="preserve">explaining core reduction intensity in </w:t>
      </w:r>
      <w:proofErr w:type="spellStart"/>
      <w:r>
        <w:t>Kanjera</w:t>
      </w:r>
      <w:proofErr w:type="spellEnd"/>
      <w:r>
        <w:t>, but that a distance-decay</w:t>
      </w:r>
      <w:r>
        <w:br/>
      </w:r>
      <w:r>
        <w:lastRenderedPageBreak/>
        <w:t>model does not fully explain hominin behavior. This is certainly important</w:t>
      </w:r>
      <w:proofErr w:type="gramStart"/>
      <w:r>
        <w:t>,</w:t>
      </w:r>
      <w:proofErr w:type="gramEnd"/>
      <w:r>
        <w:br/>
        <w:t>but most of this has already been well demonstrated in several papers by</w:t>
      </w:r>
      <w:r>
        <w:br/>
        <w:t>Braun and colleagues. It does not get clear at all how this man</w:t>
      </w:r>
      <w:r>
        <w:t>uscript</w:t>
      </w:r>
      <w:r>
        <w:br/>
        <w:t xml:space="preserve">furthers earlier work. </w:t>
      </w:r>
    </w:p>
    <w:p w:rsidR="00DD0BB4" w:rsidRDefault="00DD0BB4" w:rsidP="00DD0BB4">
      <w:pPr>
        <w:rPr>
          <w:b/>
        </w:rPr>
      </w:pPr>
      <w:r>
        <w:rPr>
          <w:b/>
        </w:rPr>
        <w:t xml:space="preserve">We have revised the discussion to better illustrate how this work builds on other research. </w:t>
      </w:r>
    </w:p>
    <w:p w:rsidR="00DD0BB4" w:rsidRPr="00054AF6" w:rsidRDefault="00DD0BB4" w:rsidP="00386B20">
      <w:pPr>
        <w:ind w:left="720"/>
      </w:pPr>
      <w:r>
        <w:br/>
        <w:t xml:space="preserve">- Better justice could be done to classic work on the </w:t>
      </w:r>
      <w:proofErr w:type="spellStart"/>
      <w:r>
        <w:t>Oldowan</w:t>
      </w:r>
      <w:proofErr w:type="spellEnd"/>
      <w:r>
        <w:t>. For instance</w:t>
      </w:r>
      <w:proofErr w:type="gramStart"/>
      <w:r>
        <w:t>,</w:t>
      </w:r>
      <w:proofErr w:type="gramEnd"/>
      <w:r>
        <w:br/>
        <w:t xml:space="preserve">Potts 1988 is an important source for spatial dynamics in the </w:t>
      </w:r>
      <w:proofErr w:type="spellStart"/>
      <w:r>
        <w:t>Oldowan</w:t>
      </w:r>
      <w:proofErr w:type="spellEnd"/>
      <w:r>
        <w:t>, while</w:t>
      </w:r>
      <w:r>
        <w:br/>
      </w:r>
      <w:proofErr w:type="spellStart"/>
      <w:r>
        <w:t>Toth</w:t>
      </w:r>
      <w:proofErr w:type="spellEnd"/>
      <w:r>
        <w:t xml:space="preserve"> (1982) -and also Potts (1994)- had already long proposed the natural</w:t>
      </w:r>
      <w:r>
        <w:br/>
        <w:t xml:space="preserve">progress to bifacial and </w:t>
      </w:r>
      <w:proofErr w:type="spellStart"/>
      <w:r>
        <w:t>multifacial</w:t>
      </w:r>
      <w:proofErr w:type="spellEnd"/>
      <w:r>
        <w:t xml:space="preserve"> cores from </w:t>
      </w:r>
      <w:proofErr w:type="spellStart"/>
      <w:r>
        <w:t>unifacial</w:t>
      </w:r>
      <w:proofErr w:type="spellEnd"/>
      <w:r>
        <w:t xml:space="preserve"> cores, well before</w:t>
      </w:r>
      <w:r>
        <w:br/>
      </w:r>
      <w:r w:rsidRPr="00054AF6">
        <w:t xml:space="preserve">Moore and </w:t>
      </w:r>
      <w:proofErr w:type="spellStart"/>
      <w:r w:rsidRPr="00054AF6">
        <w:t>Perston</w:t>
      </w:r>
      <w:proofErr w:type="spellEnd"/>
      <w:r w:rsidRPr="00054AF6">
        <w:t>.</w:t>
      </w:r>
    </w:p>
    <w:p w:rsidR="00DD0BB4" w:rsidRPr="00054AF6" w:rsidRDefault="00DD0BB4" w:rsidP="00DD0BB4">
      <w:pPr>
        <w:rPr>
          <w:b/>
        </w:rPr>
      </w:pPr>
      <w:r w:rsidRPr="00054AF6">
        <w:rPr>
          <w:b/>
        </w:rPr>
        <w:t xml:space="preserve">Potts (1988) is now cited. While </w:t>
      </w:r>
      <w:proofErr w:type="spellStart"/>
      <w:r w:rsidRPr="00054AF6">
        <w:rPr>
          <w:b/>
        </w:rPr>
        <w:t>Toth</w:t>
      </w:r>
      <w:proofErr w:type="spellEnd"/>
      <w:r w:rsidRPr="00054AF6">
        <w:rPr>
          <w:b/>
        </w:rPr>
        <w:t xml:space="preserve"> (1992) is not cited in the paper </w:t>
      </w:r>
      <w:proofErr w:type="spellStart"/>
      <w:r w:rsidRPr="00054AF6">
        <w:rPr>
          <w:b/>
        </w:rPr>
        <w:t>Toth</w:t>
      </w:r>
      <w:proofErr w:type="spellEnd"/>
      <w:r w:rsidRPr="00054AF6">
        <w:rPr>
          <w:b/>
        </w:rPr>
        <w:t xml:space="preserve"> (1985) which a concise overview of the main conclusions in this dissertation</w:t>
      </w:r>
      <w:r w:rsidR="00B25B69" w:rsidRPr="00054AF6">
        <w:rPr>
          <w:b/>
        </w:rPr>
        <w:t xml:space="preserve"> was. We have now included </w:t>
      </w:r>
      <w:proofErr w:type="spellStart"/>
      <w:r w:rsidR="00B25B69" w:rsidRPr="00054AF6">
        <w:rPr>
          <w:b/>
        </w:rPr>
        <w:t>Toth</w:t>
      </w:r>
      <w:proofErr w:type="spellEnd"/>
      <w:r w:rsidR="00B25B69" w:rsidRPr="00054AF6">
        <w:rPr>
          <w:b/>
        </w:rPr>
        <w:t xml:space="preserve"> 1982 in the bibliography. However, while reviewer 1 is right to point out that </w:t>
      </w:r>
      <w:proofErr w:type="spellStart"/>
      <w:r w:rsidR="00B25B69" w:rsidRPr="00054AF6">
        <w:rPr>
          <w:b/>
        </w:rPr>
        <w:t>Toth</w:t>
      </w:r>
      <w:proofErr w:type="spellEnd"/>
      <w:r w:rsidR="00B25B69" w:rsidRPr="00054AF6">
        <w:rPr>
          <w:b/>
        </w:rPr>
        <w:t xml:space="preserve"> and Potts suggested that core variation in </w:t>
      </w:r>
      <w:proofErr w:type="spellStart"/>
      <w:r w:rsidR="00B25B69" w:rsidRPr="00054AF6">
        <w:rPr>
          <w:b/>
        </w:rPr>
        <w:t>Oldowan</w:t>
      </w:r>
      <w:proofErr w:type="spellEnd"/>
      <w:r w:rsidR="00B25B69" w:rsidRPr="00054AF6">
        <w:rPr>
          <w:b/>
        </w:rPr>
        <w:t xml:space="preserve"> may reflect a continuum of use these studies focus on explaining the differences between Mary Leakey’s tool types. </w:t>
      </w:r>
      <w:proofErr w:type="spellStart"/>
      <w:r w:rsidR="00054AF6" w:rsidRPr="00054AF6">
        <w:rPr>
          <w:b/>
        </w:rPr>
        <w:t>Toth’s</w:t>
      </w:r>
      <w:proofErr w:type="spellEnd"/>
      <w:r w:rsidR="00054AF6" w:rsidRPr="00054AF6">
        <w:rPr>
          <w:b/>
        </w:rPr>
        <w:t xml:space="preserve"> </w:t>
      </w:r>
      <w:r w:rsidR="00054AF6" w:rsidRPr="00054AF6">
        <w:rPr>
          <w:b/>
        </w:rPr>
        <w:fldChar w:fldCharType="begin"/>
      </w:r>
      <w:r w:rsidR="00054AF6" w:rsidRPr="00054AF6">
        <w:rPr>
          <w:b/>
        </w:rPr>
        <w:instrText xml:space="preserve"> ADDIN ZOTERO_ITEM CSL_CITATION {"citationID":"bZcf6oyq","properties":{"formattedCitation":"(1982)","plainCitation":"(1982)","noteIndex":0},"citationItems":[{"id":113,"uris":["http://zotero.org/users/2042166/items/PDRWV8P9"],"uri":["http://zotero.org/users/2042166/items/PDRWV8P9"],"itemData":{"id":113,"type":"thesis","title":"The Stone Technologies of Early Hominids at Koobi Fora, Kenya: An Experimental Approach","publisher":"Univversity of California, Berkeley","genre":"Doctoral Dissertation","author":[{"family":"Toth","given":"Nicholas"}],"issued":{"date-parts":[["1982"]]}},"suppress-author":true}],"schema":"https://github.com/citation-style-language/schema/raw/master/csl-citation.json"} </w:instrText>
      </w:r>
      <w:r w:rsidR="00054AF6" w:rsidRPr="00054AF6">
        <w:rPr>
          <w:b/>
        </w:rPr>
        <w:fldChar w:fldCharType="separate"/>
      </w:r>
      <w:r w:rsidR="00054AF6" w:rsidRPr="00054AF6">
        <w:rPr>
          <w:rFonts w:ascii="Calibri" w:hAnsi="Calibri" w:cs="Calibri"/>
          <w:b/>
        </w:rPr>
        <w:t>(1982)</w:t>
      </w:r>
      <w:r w:rsidR="00054AF6" w:rsidRPr="00054AF6">
        <w:rPr>
          <w:b/>
        </w:rPr>
        <w:fldChar w:fldCharType="end"/>
      </w:r>
      <w:r w:rsidR="00054AF6" w:rsidRPr="00054AF6">
        <w:rPr>
          <w:b/>
        </w:rPr>
        <w:t xml:space="preserve"> proposals of the existence of a reduction continuum, like Moore’s </w:t>
      </w:r>
      <w:r w:rsidR="00054AF6" w:rsidRPr="00054AF6">
        <w:rPr>
          <w:b/>
        </w:rPr>
        <w:fldChar w:fldCharType="begin"/>
      </w:r>
      <w:r w:rsidR="00054AF6" w:rsidRPr="00054AF6">
        <w:rPr>
          <w:b/>
        </w:rPr>
        <w:instrText xml:space="preserve"> ADDIN ZOTERO_ITEM CSL_CITATION {"citationID":"NYvQRMNh","properties":{"formattedCitation":"(2016)","plainCitation":"(2016)","noteIndex":0},"citationItems":[{"id":594,"uris":["http://zotero.org/users/2042166/items/6RM3FBXW"],"uri":["http://zotero.org/users/2042166/items/6RM3FBXW"],"itemData":{"id":594,"type":"article-journal","title":"Experimental Insights into the Cognitive Significance of Early Stone Tools","container-title":"PLOS ONE","page":"e0158803","volume":"11","issue":"7","source":"Crossref","DOI":"10.1371/journal.pone.0158803","ISSN":"1932-6203","language":"en","author":[{"family":"Moore","given":"Mark W."},{"family":"Perston","given":"Yinika"}],"editor":[{"family":"Petraglia","given":"Michael D."}],"issued":{"date-parts":[["2016",7,8]]}},"suppress-author":true}],"schema":"https://github.com/citation-style-language/schema/raw/master/csl-citation.json"} </w:instrText>
      </w:r>
      <w:r w:rsidR="00054AF6" w:rsidRPr="00054AF6">
        <w:rPr>
          <w:b/>
        </w:rPr>
        <w:fldChar w:fldCharType="separate"/>
      </w:r>
      <w:r w:rsidR="00054AF6" w:rsidRPr="00054AF6">
        <w:rPr>
          <w:rFonts w:ascii="Calibri" w:hAnsi="Calibri" w:cs="Calibri"/>
          <w:b/>
        </w:rPr>
        <w:t>(2016)</w:t>
      </w:r>
      <w:r w:rsidR="00054AF6" w:rsidRPr="00054AF6">
        <w:rPr>
          <w:b/>
        </w:rPr>
        <w:fldChar w:fldCharType="end"/>
      </w:r>
      <w:r w:rsidR="00054AF6">
        <w:rPr>
          <w:b/>
        </w:rPr>
        <w:t xml:space="preserve"> are based primarily on experimental data. Potts (1991) proposal is based differences in mass between Leakey’s tool types. Mass as a proxy for core reduction intensity is problematic given that not all rocks that become cores start at the same size. Our work builds upon these initial proposals by explicitly quantifying core reduction intensity through the estimation of the amount of mass lost from each core. The findings of the paper here are far more original than reviewer 1 suggests at it explicit tests and validates what has been previously tested. </w:t>
      </w:r>
      <w:r w:rsidR="00386B20">
        <w:rPr>
          <w:b/>
        </w:rPr>
        <w:t xml:space="preserve">Moreover this work further </w:t>
      </w:r>
      <w:r w:rsidR="00386B20" w:rsidRPr="00054AF6">
        <w:rPr>
          <w:b/>
        </w:rPr>
        <w:t xml:space="preserve">compares reduction intensity against commonly used technological classifications that are often argued to intentionally imposed flake removal strategies </w:t>
      </w:r>
      <w:r w:rsidR="00386B20" w:rsidRPr="00054AF6">
        <w:rPr>
          <w:b/>
        </w:rPr>
        <w:fldChar w:fldCharType="begin"/>
      </w:r>
      <w:r w:rsidR="00386B20" w:rsidRPr="00054AF6">
        <w:rPr>
          <w:b/>
        </w:rPr>
        <w:instrText xml:space="preserve"> ADDIN ZOTERO_ITEM CSL_CITATION {"citationID":"AjKhxvl3","properties":{"formattedCitation":"(de la Torre and Mora, 2005, 2018; Stout et al., 2010, 2019; de la Torre Ignacio, 2011; de la Torre et al., 2021)","plainCitation":"(de la Torre and Mora, 2005, 2018; Stout et al., 2010, 2019; de la Torre Ignacio, 2011; de la Torre et al., 2021)","noteIndex":0},"citationItems":[{"id":1044,"uris":["http://zotero.org/users/2042166/items/8H3GVBSX"],"uri":["http://zotero.org/users/2042166/items/8H3GVBSX"],"itemData":{"id":1044,"type":"book","title":"Technological Strategies in the Lower Pleistocene at Olduvai Beds I and II","publisher":"Service de Prehistoire, Universite de Liege","publisher-place":"Liege","event-place":"Liege","author":[{"family":"Torre","given":"Ignacio","non-dropping-particle":"de la"},{"family":"Mora","given":"Rafael"}],"issued":{"date-parts":[["2005"]]}}},{"id":932,"uris":["http://zotero.org/users/2042166/items/W6Z7CSQD"],"uri":["http://zotero.org/users/2042166/items/W6Z7CSQD"],"itemData":{"id":932,"type":"article-journal","title":"Oldowan technological behaviour at HWK EE (Olduvai Gorge, Tanzania)","container-title":"Journal of Human Evolution","collection-title":"From the Oldowan to the Acheulean at Olduvai Gorge (Tanzania)","page":"236-273","volume":"120","source":"ScienceDirect","abstract":"HWK EE (Olduvai Gorge, Tanzania) is a late Oldowan site dated to </w:instrText>
      </w:r>
      <w:r w:rsidR="00386B20" w:rsidRPr="00054AF6">
        <w:rPr>
          <w:rFonts w:ascii="Cambria Math" w:hAnsi="Cambria Math" w:cs="Cambria Math"/>
          <w:b/>
        </w:rPr>
        <w:instrText>∼</w:instrText>
      </w:r>
      <w:r w:rsidR="00386B20" w:rsidRPr="00054AF6">
        <w:rPr>
          <w:b/>
        </w:rPr>
        <w:instrText>1.7</w:instrText>
      </w:r>
      <w:r w:rsidR="00386B20" w:rsidRPr="00054AF6">
        <w:rPr>
          <w:rFonts w:ascii="Calibri" w:hAnsi="Calibri" w:cs="Calibri"/>
          <w:b/>
        </w:rPr>
        <w:instrText> </w:instrText>
      </w:r>
      <w:r w:rsidR="00386B20" w:rsidRPr="00054AF6">
        <w:rPr>
          <w:b/>
        </w:rPr>
        <w:instrText xml:space="preserve">Ma that contains a large fossil and lithic assemblage. This paper reports on the technology of the recently excavated stone tool collection, over 18,000 pieces. Our results indicate that reduction sequences were generally short, flaking productivity was low, and knapping methods were largely simple and expedient, lacking the technical skills observed in other Oldowan assemblages. Conspicuous differences are observed in the chaînes opératoires of the three main raw materials used at HWK EE: the quartzite reduction sequence can be reconstructed in full at the site, most of the lava detached pieces are missing, and there is a preferential use of chert for retouched tools. This portrays a composite picture, where knapping expediency and low productivity are accompanied by raw material selectivity and consistent presence of retouched artefacts. Coexistence of these features in the same assemblage leads us to question the monolithic structure of the Oldowan techno-complex, and highlights the kaleidoscopic nature of technological strategies at Olduvai immediately before the earliest Acheulean handaxes appear in the sequence.","DOI":"10.1016/j.jhevol.2018.04.001","ISSN":"0047-2484","journalAbbreviation":"Journal of Human Evolution","language":"en","author":[{"family":"Torre","given":"Ignacio","non-dropping-particle":"de la"},{"family":"Mora","given":"Rafael"}],"issued":{"date-parts":[["2018",7,1]]}}},{"id":545,"uris":["http://zotero.org/users/2042166/items/4EIWNA9P"],"uri":["http://zotero.org/users/2042166/items/4EIWNA9P"],"itemData":{"id":545,"type":"article-journal","title":"Technological variation in the earliest Oldowan from Gona, Afar, Ethiopia","container-title":"Journal of Human Evolution","page":"474-491","volume":"58","issue":"6","source":"ScienceDirect","abstract":"Inter-site technological variation in the archaeological record is one of the richest potential sources of information about Plio-Pleistocene hominid behavior and evolution. However, appropriate methods for describing and comparing Oldowan assemblages have yet to be agreed upon, and interpretation of the early record remains highly controversial. Particularly salient is disagreement over whether the Oldowan is a single technological phenomenon or is more accurately divided into multiple regional and/or chronological traditions, perhaps including a less developed Pre-Oldowan phase in the late Pliocene. Some of this disagreement reflects theoretical and methodological differences between research traditions and some is more directly evidential. Here we present a framework for describing and interpreting Oldowan variation and apply it to three Pliocene assemblages (EG-10, EG-12, and OGS-7) from Gona, all dated to c. 2.6 million years (Ma). Results indicate proficient knapping and a full range of Oldowan reduction strategies in these earliest known occurrences, consistent with the idea of an Oldowan “technological stasis” from 2.6–1.6Ma. Patterns of variation in raw material selection and predominant reduction strategy at each site clearly indicate the importance of cultural transmission in the Oldowan, but confounding ecological and economic variation continue to render interpretation in terms of multiple tool making traditions or species inappropriate. We propose that cultural transmission and ecological adaptation should be recognized as complementary, rather than mutually exclusive, mechanisms in future attempts to explain Oldowan technological variation.","DOI":"10.1016/j.jhevol.2010.02.005","ISSN":"0047-2484","journalAbbreviation":"Journal of Human Evolution","author":[{"family":"Stout","given":"Dietrich"},{"family":"Semaw","given":"Sileshi"},{"family":"Rogers","given":"Michael J."},{"family":"Cauche","given":"Dominique"}],"issued":{"date-parts":[["2010",6,1]]}}},{"id":573,"uris":["http://zotero.org/users/2042166/items/LN9A92YC"],"uri":["http://zotero.org/users/2042166/items/LN9A92YC"],"itemData":{"id":573,"type":"article-journal","title":"Archaeology and the Origins of Human Cumulative Culture: A Case Study from the Earliest Oldowan at Gona, Ethiopia","container-title":"Current Anthropology","page":"000-000","source":"Crossref","DOI":"10.1086/703173","ISSN":"0011-3204, 1537-5382","title-short":"Archaeology and the Origins of Human Cumulative Culture","language":"en","author":[{"family":"Stout","given":"Dietrich"},{"family":"Rogers","given":"Michael J."},{"family":"Jaeggi","given":"Adrian V."},{"family":"Semaw","given":"Sileshi"}],"issued":{"date-parts":[["2019",4,29]]}}},{"id":1053,"uris":["http://zotero.org/users/2042166/items/PMXTPAUK"],"uri":["http://zotero.org/users/2042166/items/PMXTPAUK"],"itemData":{"id":1053,"type":"article-journal","title":"The Early Stone Age lithic assemblages of Gadeb (Ethiopia) and the Developed Oldowan/early Acheulean in East Africa","container-title":"Journal of Human Evolution","page":"768–812","volume":"60","issue":"6","abstract":"The Early Stone Age sites of Gadeb (Ethiopian South-East Plateau) were excavated under the direction of Desmond Clark in the 1970s. Dated to between 1.45 and 0.7 Ma, Gadeb proved that humans had already occupied high altitude areas in the Lower Pleistocene. Despite the importance of the Gadeb sites, their lithic assemblages were never published in detail, and no review of the stone tools has ever been reported since the original 1970s study. This paper updates the information available on Gadeb by presenting a systematic review of the lithic technology of several assemblages. The objectives are to evaluate the technological skills of Gadeb knappers and to contextualize them into the current discussion of the origins of the Acheulean and its possible coexistence with the so-called Developed Oldowan in East Africa. © 2011 Elsevier Ltd.","DOI":"10.1016/j.jhevol.2011.01.009","ISSN":"00472484","note":"PMID: 21481918","author":[{"family":"Torre Ignacio","given":"I.","non-dropping-particle":"de la"}],"issued":{"date-parts":[["2011"]]}}},{"id":3134,"uris":["http://zotero.org/users/2042166/items/H3N4FYJ7"],"uri":["http://zotero.org/users/2042166/items/H3N4FYJ7"],"itemData":{"id":3134,"type":"article-journal","title":"New excavations in the MNK Skull site, and the last appearance of the Oldowan and Homo habilis at Olduvai Gorge, Tanzania","container-title":"Journal of Anthropological Archaeology","page":"101255","volume":"61","source":"ScienceDirect","abstract":"MNK Skull is one of the most significant archaeological sites in Olduvai Gorge, particularly due to the previous discovery of human fossils referred to in the paper where the Homo habilis taxon was originally defined. An important archaeological assemblage is contained in the same horizon as the hominin fossils, constituting the last evidence of both Homo habilis remains and handaxe-free tool kits in the Olduvai Gorge sequence. Our excavations at the site are the first to be conducted since the original work in the 1960s, and sought to refine the archaeological context wherein the Homo habilis remains were discovered. Chronostratigraphic results place the MNK Skull sequence in Middle Bed II prior to deposition of Tuff IIB. The assemblage was deposited near the shoreline, as Palaeolake Olduvai withdrew into the basinal depocentre, and fossils and stone tools were subjected to significant post-depositional processes. The assemblage was affected by mudflow deposits that buried and preserved the assemblage but also entrained surficial bone and lithic elements into the flow. Rather than an occupation site as originally interpreted, the assemblage is better understood as a background deposit, possibly accumulated on an unconformity surface over a long period of time. The stone tool assemblage is typical of the Oldowan, with no technological elements announcing the appearance of the Acheulean, which is well attested to across the Olduvai sequence in post-Tuff IIB times. Our results highlight that, with an approximate age of circa 1.67 Ma, MNK Skull stands as a key site to understand the late Oldowan and the disappearance of Homo habilis in East Africa.","DOI":"10.1016/j.jaa.2020.101255","ISSN":"0278-4165","journalAbbreviation":"Journal of Anthropological Archaeology","language":"en","author":[{"family":"Torre","given":"Ignacio","non-dropping-particle":"de la"},{"family":"Benito-Calvo","given":"Alfonso"},{"family":"Martín-Ramos","given":"Carmen"},{"family":"McHenry","given":"Lindsay J."},{"family":"Mora","given":"Rafael"},{"family":"Njau","given":"Jackson K."},{"family":"Pante","given":"Michael C."},{"family":"Stanistreet","given":"Ian G."},{"family":"Stollhofen","given":"Harald"}],"issued":{"date-parts":[["2021",3,1]]}}}],"schema":"https://github.com/citation-style-language/schema/raw/master/csl-citation.json"} </w:instrText>
      </w:r>
      <w:r w:rsidR="00386B20" w:rsidRPr="00054AF6">
        <w:rPr>
          <w:b/>
        </w:rPr>
        <w:fldChar w:fldCharType="separate"/>
      </w:r>
      <w:r w:rsidR="00386B20" w:rsidRPr="00054AF6">
        <w:rPr>
          <w:rFonts w:ascii="Calibri" w:hAnsi="Calibri" w:cs="Calibri"/>
          <w:b/>
        </w:rPr>
        <w:t>(de la Torre and Mora, 2005, 2018; Stout et al., 2010, 2019; de la Torre Ignacio, 2011; de la Torre et al., 2021)</w:t>
      </w:r>
      <w:r w:rsidR="00386B20" w:rsidRPr="00054AF6">
        <w:rPr>
          <w:b/>
        </w:rPr>
        <w:fldChar w:fldCharType="end"/>
      </w:r>
      <w:r w:rsidR="00386B20">
        <w:rPr>
          <w:b/>
        </w:rPr>
        <w:t xml:space="preserve"> as opposed to the Leakey’s tool types which are, at present, seldom used to describe </w:t>
      </w:r>
      <w:proofErr w:type="spellStart"/>
      <w:r w:rsidR="00386B20">
        <w:rPr>
          <w:b/>
        </w:rPr>
        <w:t>Oldowan</w:t>
      </w:r>
      <w:proofErr w:type="spellEnd"/>
      <w:r w:rsidR="00386B20">
        <w:rPr>
          <w:b/>
        </w:rPr>
        <w:t xml:space="preserve"> lithic variation</w:t>
      </w:r>
      <w:r w:rsidR="00386B20" w:rsidRPr="00054AF6">
        <w:rPr>
          <w:b/>
        </w:rPr>
        <w:t xml:space="preserve">. </w:t>
      </w:r>
      <w:r w:rsidR="00386B20">
        <w:rPr>
          <w:b/>
        </w:rPr>
        <w:t xml:space="preserve"> </w:t>
      </w:r>
    </w:p>
    <w:p w:rsidR="00386B20" w:rsidRDefault="00DD0BB4" w:rsidP="00386B20">
      <w:pPr>
        <w:ind w:left="1440"/>
        <w:rPr>
          <w:b/>
        </w:rPr>
      </w:pPr>
      <w:r>
        <w:br/>
        <w:t>- Caption of Figure 6. Have these reduction strategies been defined by the</w:t>
      </w:r>
      <w:r>
        <w:br/>
        <w:t>authors or follow a published source?</w:t>
      </w:r>
      <w:r w:rsidR="00714DCA" w:rsidRPr="00DD0BB4">
        <w:rPr>
          <w:b/>
        </w:rPr>
        <w:t xml:space="preserve"> </w:t>
      </w:r>
    </w:p>
    <w:p w:rsidR="00386B20" w:rsidRDefault="00386B20" w:rsidP="00386B20">
      <w:pPr>
        <w:rPr>
          <w:b/>
        </w:rPr>
      </w:pPr>
      <w:r>
        <w:rPr>
          <w:b/>
        </w:rPr>
        <w:t xml:space="preserve">Yes </w:t>
      </w:r>
      <w:r w:rsidRPr="00054AF6">
        <w:rPr>
          <w:b/>
        </w:rPr>
        <w:fldChar w:fldCharType="begin"/>
      </w:r>
      <w:r w:rsidR="00595CD0">
        <w:rPr>
          <w:b/>
        </w:rPr>
        <w:instrText xml:space="preserve"> ADDIN ZOTERO_ITEM CSL_CITATION {"citationID":"YBDbTu34","properties":{"formattedCitation":"(de la Torre and Mora, 2005, 2018; Stout et al., 2010, 2019; de la Torre Ignacio, 2011; de la Torre et al., 2021)","plainCitation":"(de la Torre and Mora, 2005, 2018; Stout et al., 2010, 2019; de la Torre Ignacio, 2011; de la Torre et al., 2021)","noteIndex":0},"citationItems":[{"id":1044,"uris":["http://zotero.org/users/2042166/items/8H3GVBSX"],"uri":["http://zotero.org/users/2042166/items/8H3GVBSX"],"itemData":{"id":1044,"type":"book","title":"Technological Strategies in the Lower Pleistocene at Olduvai Beds I and II","publisher":"Service de Prehistoire, Universite de Liege","publisher-place":"Liege","event-place":"Liege","author":[{"family":"Torre","given":"Ignacio","non-dropping-particle":"de la"},{"family":"Mora","given":"Rafael"}],"issued":{"date-parts":[["2005"]]}}},{"id":932,"uris":["http://zotero.org/users/2042166/items/W6Z7CSQD"],"uri":["http://zotero.org/users/2042166/items/W6Z7CSQD"],"itemData":{"id":932,"type":"article-journal","title":"Oldowan technological behaviour at HWK EE (Olduvai Gorge, Tanzania)","container-title":"Journal of Human Evolution","collection-title":"From the Oldowan to the Acheulean at Olduvai Gorge (Tanzania)","page":"236-273","volume":"120","source":"ScienceDirect","abstract":"HWK EE (Olduvai Gorge, Tanzania) is a late Oldowan site dated to </w:instrText>
      </w:r>
      <w:r w:rsidR="00595CD0">
        <w:rPr>
          <w:rFonts w:ascii="Cambria Math" w:hAnsi="Cambria Math" w:cs="Cambria Math"/>
          <w:b/>
        </w:rPr>
        <w:instrText>∼</w:instrText>
      </w:r>
      <w:r w:rsidR="00595CD0">
        <w:rPr>
          <w:b/>
        </w:rPr>
        <w:instrText>1.7</w:instrText>
      </w:r>
      <w:r w:rsidR="00595CD0">
        <w:rPr>
          <w:rFonts w:ascii="Calibri" w:hAnsi="Calibri" w:cs="Calibri"/>
          <w:b/>
        </w:rPr>
        <w:instrText> </w:instrText>
      </w:r>
      <w:r w:rsidR="00595CD0">
        <w:rPr>
          <w:b/>
        </w:rPr>
        <w:instrText xml:space="preserve">Ma that contains a large fossil and lithic assemblage. This paper reports on the technology of the recently excavated stone tool collection, over 18,000 pieces. Our results indicate that reduction sequences were generally short, flaking productivity was low, and knapping methods were largely simple and expedient, lacking the technical skills observed in other Oldowan assemblages. Conspicuous differences are observed in the chaînes opératoires of the three main raw materials used at HWK EE: the quartzite reduction sequence can be reconstructed in full at the site, most of the lava detached pieces are missing, and there is a preferential use of chert for retouched tools. This portrays a composite picture, where knapping expediency and low productivity are accompanied by raw material selectivity and consistent presence of retouched artefacts. Coexistence of these features in the same assemblage leads us to question the monolithic structure of the Oldowan techno-complex, and highlights the kaleidoscopic nature of technological strategies at Olduvai immediately before the earliest Acheulean handaxes appear in the sequence.","DOI":"10.1016/j.jhevol.2018.04.001","ISSN":"0047-2484","journalAbbreviation":"Journal of Human Evolution","language":"en","author":[{"family":"Torre","given":"Ignacio","non-dropping-particle":"de la"},{"family":"Mora","given":"Rafael"}],"issued":{"date-parts":[["2018",7,1]]}}},{"id":545,"uris":["http://zotero.org/users/2042166/items/4EIWNA9P"],"uri":["http://zotero.org/users/2042166/items/4EIWNA9P"],"itemData":{"id":545,"type":"article-journal","title":"Technological variation in the earliest Oldowan from Gona, Afar, Ethiopia","container-title":"Journal of Human Evolution","page":"474-491","volume":"58","issue":"6","source":"ScienceDirect","abstract":"Inter-site technological variation in the archaeological record is one of the richest potential sources of information about Plio-Pleistocene hominid behavior and evolution. However, appropriate methods for describing and comparing Oldowan assemblages have yet to be agreed upon, and interpretation of the early record remains highly controversial. Particularly salient is disagreement over whether the Oldowan is a single technological phenomenon or is more accurately divided into multiple regional and/or chronological traditions, perhaps including a less developed Pre-Oldowan phase in the late Pliocene. Some of this disagreement reflects theoretical and methodological differences between research traditions and some is more directly evidential. Here we present a framework for describing and interpreting Oldowan variation and apply it to three Pliocene assemblages (EG-10, EG-12, and OGS-7) from Gona, all dated to c. 2.6 million years (Ma). Results indicate proficient knapping and a full range of Oldowan reduction strategies in these earliest known occurrences, consistent with the idea of an Oldowan “technological stasis” from 2.6–1.6Ma. Patterns of variation in raw material selection and predominant reduction strategy at each site clearly indicate the importance of cultural transmission in the Oldowan, but confounding ecological and economic variation continue to render interpretation in terms of multiple tool making traditions or species inappropriate. We propose that cultural transmission and ecological adaptation should be recognized as complementary, rather than mutually exclusive, mechanisms in future attempts to explain Oldowan technological variation.","DOI":"10.1016/j.jhevol.2010.02.005","ISSN":"0047-2484","journalAbbreviation":"Journal of Human Evolution","author":[{"family":"Stout","given":"Dietrich"},{"family":"Semaw","given":"Sileshi"},{"family":"Rogers","given":"Michael J."},{"family":"Cauche","given":"Dominique"}],"issued":{"date-parts":[["2010",6,1]]}}},{"id":573,"uris":["http://zotero.org/users/2042166/items/LN9A92YC"],"uri":["http://zotero.org/users/2042166/items/LN9A92YC"],"itemData":{"id":573,"type":"article-journal","title":"Archaeology and the Origins of Human Cumulative Culture: A Case Study from the Earliest Oldowan at Gona, Ethiopia","container-title":"Current Anthropology","page":"000-000","source":"Crossref","DOI":"10.1086/703173","ISSN":"0011-3204, 1537-5382","title-short":"Archaeology and the Origins of Human Cumulative Culture","language":"en","author":[{"family":"Stout","given":"Dietrich"},{"family":"Rogers","given":"Michael J."},{"family":"Jaeggi","given":"Adrian V."},{"family":"Semaw","given":"Sileshi"}],"issued":{"date-parts":[["2019",4,29]]}}},{"id":1053,"uris":["http://zotero.org/users/2042166/items/PMXTPAUK"],"uri":["http://zotero.org/users/2042166/items/PMXTPAUK"],"itemData":{"id":1053,"type":"article-journal","title":"The Early Stone Age lithic assemblages of Gadeb (Ethiopia) and the Developed Oldowan/early Acheulean in East Africa","container-title":"Journal of Human Evolution","page":"768–812","volume":"60","issue":"6","abstract":"The Early Stone Age sites of Gadeb (Ethiopian South-East Plateau) were excavated under the direction of Desmond Clark in the 1970s. Dated to between 1.45 and 0.7 Ma, Gadeb proved that humans had already occupied high altitude areas in the Lower Pleistocene. Despite the importance of the Gadeb sites, their lithic assemblages were never published in detail, and no review of the stone tools has ever been reported since the original 1970s study. This paper updates the information available on Gadeb by presenting a systematic review of the lithic technology of several assemblages. The objectives are to evaluate the technological skills of Gadeb knappers and to contextualize them into the current discussion of the origins of the Acheulean and its possible coexistence with the so-called Developed Oldowan in East Africa. © 2011 Elsevier Ltd.","DOI":"10.1016/j.jhevol.2011.01.009","ISSN":"00472484","note":"PMID: 21481918","author":[{"family":"Torre Ignacio","given":"I.","non-dropping-particle":"de la"}],"issued":{"date-parts":[["2011"]]}}},{"id":3134,"uris":["http://zotero.org/users/2042166/items/H3N4FYJ7"],"uri":["http://zotero.org/users/2042166/items/H3N4FYJ7"],"itemData":{"id":3134,"type":"article-journal","title":"New excavations in the MNK Skull site, and the last appearance of the Oldowan and Homo habilis at Olduvai Gorge, Tanzania","container-title":"Journal of Anthropological Archaeology","page":"101255","volume":"61","source":"ScienceDirect","abstract":"MNK Skull is one of the most significant archaeological sites in Olduvai Gorge, particularly due to the previous discovery of human fossils referred to in the paper where the Homo habilis taxon was originally defined. An important archaeological assemblage is contained in the same horizon as the hominin fossils, constituting the last evidence of both Homo habilis remains and handaxe-free tool kits in the Olduvai Gorge sequence. Our excavations at the site are the first to be conducted since the original work in the 1960s, and sought to refine the archaeological context wherein the Homo habilis remains were discovered. Chronostratigraphic results place the MNK Skull sequence in Middle Bed II prior to deposition of Tuff IIB. The assemblage was deposited near the shoreline, as Palaeolake Olduvai withdrew into the basinal depocentre, and fossils and stone tools were subjected to significant post-depositional processes. The assemblage was affected by mudflow deposits that buried and preserved the assemblage but also entrained surficial bone and lithic elements into the flow. Rather than an occupation site as originally interpreted, the assemblage is better understood as a background deposit, possibly accumulated on an unconformity surface over a long period of time. The stone tool assemblage is typical of the Oldowan, with no technological elements announcing the appearance of the Acheulean, which is well attested to across the Olduvai sequence in post-Tuff IIB times. Our results highlight that, with an approximate age of circa 1.67 Ma, MNK Skull stands as a key site to understand the late Oldowan and the disappearance of Homo habilis in East Africa.","DOI":"10.1016/j.jaa.2020.101255","ISSN":"0278-4165","journalAbbreviation":"Journal of Anthropological Archaeology","language":"en","author":[{"family":"Torre","given":"Ignacio","non-dropping-particle":"de la"},{"family":"Benito-Calvo","given":"Alfonso"},{"family":"Martín-Ramos","given":"Carmen"},{"family":"McHenry","given":"Lindsay J."},{"family":"Mora","given":"Rafael"},{"family":"Njau","given":"Jackson K."},{"family":"Pante","given":"Michael C."},{"family":"Stanistreet","given":"Ian G."},{"family":"Stollhofen","given":"Harald"}],"issued":{"date-parts":[["2021",3,1]]}}}],"schema":"https://github.com/citation-style-language/schema/raw/master/csl-citation.json"} </w:instrText>
      </w:r>
      <w:r w:rsidRPr="00054AF6">
        <w:rPr>
          <w:b/>
        </w:rPr>
        <w:fldChar w:fldCharType="separate"/>
      </w:r>
      <w:r w:rsidRPr="00054AF6">
        <w:rPr>
          <w:rFonts w:ascii="Calibri" w:hAnsi="Calibri" w:cs="Calibri"/>
          <w:b/>
        </w:rPr>
        <w:t>(de la Torre and Mora, 2005, 2018; Stout et al., 2010, 2019; de la Torre Ignacio, 2011; de la Torre et al., 2021)</w:t>
      </w:r>
      <w:r w:rsidRPr="00054AF6">
        <w:rPr>
          <w:b/>
        </w:rPr>
        <w:fldChar w:fldCharType="end"/>
      </w:r>
      <w:r>
        <w:rPr>
          <w:b/>
        </w:rPr>
        <w:t>.</w:t>
      </w:r>
    </w:p>
    <w:p w:rsidR="00386B20" w:rsidRDefault="00386B20" w:rsidP="00DD0BB4">
      <w:pPr>
        <w:rPr>
          <w:b/>
        </w:rPr>
      </w:pPr>
      <w:r>
        <w:rPr>
          <w:b/>
        </w:rPr>
        <w:t xml:space="preserve">Reviewer 2: </w:t>
      </w:r>
    </w:p>
    <w:p w:rsidR="00386B20" w:rsidRDefault="00386B20" w:rsidP="00386B20">
      <w:r>
        <w:t xml:space="preserve">The paper amasses a lot of fancy statistics </w:t>
      </w:r>
      <w:r>
        <w:t xml:space="preserve">to make its point (more on this </w:t>
      </w:r>
      <w:r>
        <w:t xml:space="preserve">later). The results are precise and </w:t>
      </w:r>
      <w:r>
        <w:t xml:space="preserve">very meticulously tested. I was </w:t>
      </w:r>
      <w:r>
        <w:t>surprised that there are no basic dat</w:t>
      </w:r>
      <w:r>
        <w:t>a whatsoever in the paper. (</w:t>
      </w:r>
      <w:proofErr w:type="gramStart"/>
      <w:r>
        <w:t>the</w:t>
      </w:r>
      <w:proofErr w:type="gramEnd"/>
      <w:r>
        <w:t xml:space="preserve"> </w:t>
      </w:r>
      <w:r>
        <w:t>exception being the list of raw materials of</w:t>
      </w:r>
      <w:r>
        <w:t xml:space="preserve"> which the artifacts were made; </w:t>
      </w:r>
      <w:r>
        <w:t>curiously for such a number-oriented</w:t>
      </w:r>
      <w:r>
        <w:t xml:space="preserve"> contribution, the quantitative </w:t>
      </w:r>
      <w:r>
        <w:t>distribution of these materials is not prese</w:t>
      </w:r>
      <w:r>
        <w:t xml:space="preserve">nted…). I get that the paper is </w:t>
      </w:r>
      <w:r>
        <w:t xml:space="preserve">about applying a formal quantitative model </w:t>
      </w:r>
      <w:r>
        <w:t>to the archaeological material (</w:t>
      </w:r>
      <w:r>
        <w:t>to a large degree, this is a repetitio</w:t>
      </w:r>
      <w:r>
        <w:t xml:space="preserve">n of the test case presented in </w:t>
      </w:r>
      <w:r>
        <w:t>Douglass et al. 2018), but given that this</w:t>
      </w:r>
      <w:r>
        <w:t xml:space="preserve"> is an actual rather than model </w:t>
      </w:r>
      <w:r>
        <w:t xml:space="preserve">case study, it is imperative that the data be presented. </w:t>
      </w:r>
      <w:r>
        <w:t xml:space="preserve"> </w:t>
      </w:r>
      <w:r>
        <w:t>I would have liked</w:t>
      </w:r>
      <w:r>
        <w:br/>
        <w:t>to see data on the distribution of raw material in the assemblages (and by</w:t>
      </w:r>
      <w:r>
        <w:t xml:space="preserve"> </w:t>
      </w:r>
      <w:r>
        <w:t xml:space="preserve">which unit of comparison - it </w:t>
      </w:r>
      <w:r>
        <w:lastRenderedPageBreak/>
        <w:t>can be wei</w:t>
      </w:r>
      <w:r>
        <w:t xml:space="preserve">ght, number of cores, number of </w:t>
      </w:r>
      <w:r>
        <w:t>flakes or whatever, but it nee</w:t>
      </w:r>
      <w:r>
        <w:t xml:space="preserve">ds to be transparent. Since the paper is about </w:t>
      </w:r>
      <w:r>
        <w:t>transport, use, technology and h</w:t>
      </w:r>
      <w:r>
        <w:t xml:space="preserve">ow </w:t>
      </w:r>
      <w:r>
        <w:t>they may or may</w:t>
      </w:r>
      <w:r>
        <w:t xml:space="preserve"> not mesh together, information about size and mass, how the </w:t>
      </w:r>
      <w:r>
        <w:t>various materials were flaked (by whichever</w:t>
      </w:r>
      <w:r>
        <w:t xml:space="preserve"> proxy is chosen) is important. </w:t>
      </w:r>
    </w:p>
    <w:p w:rsidR="00386B20" w:rsidRPr="00386B20" w:rsidRDefault="00386B20" w:rsidP="00386B20">
      <w:pPr>
        <w:rPr>
          <w:b/>
        </w:rPr>
      </w:pPr>
      <w:r>
        <w:rPr>
          <w:b/>
        </w:rPr>
        <w:t>This ha</w:t>
      </w:r>
      <w:r>
        <w:rPr>
          <w:b/>
        </w:rPr>
        <w:t>s already been addressed above.</w:t>
      </w:r>
    </w:p>
    <w:p w:rsidR="00386B20" w:rsidRDefault="00386B20" w:rsidP="00386B20">
      <w:r>
        <w:t xml:space="preserve">It would also be useful to be given </w:t>
      </w:r>
      <w:r>
        <w:t xml:space="preserve">some information about the size </w:t>
      </w:r>
      <w:r>
        <w:t>distribution of cobbles in the local vs. non-</w:t>
      </w:r>
      <w:r>
        <w:t xml:space="preserve">local sources, to better assess </w:t>
      </w:r>
      <w:r>
        <w:t>some of the patterns that may be rela</w:t>
      </w:r>
      <w:r>
        <w:t xml:space="preserve">ted to transport over distance.  </w:t>
      </w:r>
    </w:p>
    <w:p w:rsidR="00386B20" w:rsidRDefault="00386B20" w:rsidP="00386B20"/>
    <w:p w:rsidR="00386B20" w:rsidRDefault="00386B20" w:rsidP="00386B20">
      <w:pPr>
        <w:rPr>
          <w:b/>
        </w:rPr>
      </w:pPr>
      <w:r w:rsidRPr="00386B20">
        <w:rPr>
          <w:b/>
        </w:rPr>
        <w:t>[INSERT EXPLANATION HERE]</w:t>
      </w:r>
    </w:p>
    <w:p w:rsidR="00386B20" w:rsidRDefault="00386B20" w:rsidP="00386B20">
      <w:pPr>
        <w:rPr>
          <w:b/>
        </w:rPr>
      </w:pPr>
    </w:p>
    <w:p w:rsidR="00386B20" w:rsidRDefault="00386B20" w:rsidP="00386B20">
      <w:r>
        <w:t>T</w:t>
      </w:r>
      <w:r>
        <w:t>he author elaborated: (lines 4</w:t>
      </w:r>
      <w:r>
        <w:t xml:space="preserve">56-460): "…. flakes produced on </w:t>
      </w:r>
      <w:r>
        <w:t>local rock types have shorter use-live</w:t>
      </w:r>
      <w:r>
        <w:t xml:space="preserve">s because their edges dull more </w:t>
      </w:r>
      <w:r>
        <w:t>quickly. The consequence of this, is that fo</w:t>
      </w:r>
      <w:r>
        <w:t xml:space="preserve">r any given use, more flakes of </w:t>
      </w:r>
      <w:r>
        <w:t>a local raw material are required. In this sen</w:t>
      </w:r>
      <w:r>
        <w:t xml:space="preserve">se, the high abundance of </w:t>
      </w:r>
      <w:r>
        <w:t>these materials and the relatively quick dul</w:t>
      </w:r>
      <w:r>
        <w:t xml:space="preserve">ling of their cutting edges may </w:t>
      </w:r>
      <w:r>
        <w:t>explain the high frequency of local raw</w:t>
      </w:r>
      <w:r>
        <w:t xml:space="preserve"> materials in the </w:t>
      </w:r>
      <w:proofErr w:type="spellStart"/>
      <w:r>
        <w:t>Kanjera</w:t>
      </w:r>
      <w:proofErr w:type="spellEnd"/>
      <w:r>
        <w:t xml:space="preserve"> South </w:t>
      </w:r>
      <w:r>
        <w:t>assemblage." Given the properties of the r</w:t>
      </w:r>
      <w:r>
        <w:t xml:space="preserve">aw material as described, is it </w:t>
      </w:r>
      <w:r>
        <w:t>possible that attempts to extend a core's use</w:t>
      </w:r>
      <w:r>
        <w:t xml:space="preserve"> life would be more costly than </w:t>
      </w:r>
      <w:r>
        <w:t>simply picking up another cobble and star</w:t>
      </w:r>
      <w:r>
        <w:t xml:space="preserve">t reducing it? This is surely a </w:t>
      </w:r>
      <w:r>
        <w:t xml:space="preserve">behavioral pattern that is known in sites located near raw material </w:t>
      </w:r>
      <w:r w:rsidR="000909F1">
        <w:t xml:space="preserve">sources </w:t>
      </w:r>
      <w:r>
        <w:br/>
        <w:t>(as discussed in the final section of p</w:t>
      </w:r>
      <w:r>
        <w:t xml:space="preserve">aper </w:t>
      </w:r>
      <w:r>
        <w:t>by the author himself), from all periods.</w:t>
      </w:r>
      <w:r w:rsidR="000909F1">
        <w:t xml:space="preserve"> </w:t>
      </w:r>
      <w:r w:rsidR="000909F1">
        <w:t>In</w:t>
      </w:r>
      <w:r w:rsidR="000909F1">
        <w:t xml:space="preserve"> such a scenario, it is not the </w:t>
      </w:r>
      <w:r w:rsidR="000909F1">
        <w:t>functional properties of the flakes but the l</w:t>
      </w:r>
      <w:r w:rsidR="000909F1">
        <w:t xml:space="preserve">esser flaking properties of the </w:t>
      </w:r>
      <w:r w:rsidR="000909F1">
        <w:t>cores that dictate the high abundance of loc</w:t>
      </w:r>
      <w:r w:rsidR="000909F1">
        <w:t xml:space="preserve">al raw material. In the absence </w:t>
      </w:r>
      <w:r w:rsidR="000909F1">
        <w:t>of the basic distribution data on co</w:t>
      </w:r>
      <w:r w:rsidR="000909F1">
        <w:t xml:space="preserve">res and flakes according to raw </w:t>
      </w:r>
      <w:r w:rsidR="000909F1">
        <w:t>material, the term "abundance of raw material" is opaque, and it is hard to</w:t>
      </w:r>
      <w:r w:rsidR="000909F1">
        <w:br/>
        <w:t>evaluate the possibility, let alone refute, either one of the hypotheses.</w:t>
      </w:r>
    </w:p>
    <w:p w:rsidR="000909F1" w:rsidRDefault="000909F1" w:rsidP="00386B20">
      <w:pPr>
        <w:rPr>
          <w:b/>
        </w:rPr>
      </w:pPr>
      <w:r>
        <w:rPr>
          <w:b/>
        </w:rPr>
        <w:t>The addition of new tables and supplementary information will allow the reviewer to better assess these concerns.</w:t>
      </w:r>
    </w:p>
    <w:p w:rsidR="000909F1" w:rsidRDefault="000909F1" w:rsidP="00386B20">
      <w:pPr>
        <w:rPr>
          <w:b/>
        </w:rPr>
      </w:pPr>
    </w:p>
    <w:p w:rsidR="000909F1" w:rsidRDefault="000909F1" w:rsidP="00386B20">
      <w:r>
        <w:t>Another outcome of the study is that flakes associated w</w:t>
      </w:r>
      <w:r>
        <w:t xml:space="preserve">ith exotic </w:t>
      </w:r>
      <w:r>
        <w:t>materials are often from later in the sequ</w:t>
      </w:r>
      <w:r>
        <w:t xml:space="preserve">ence than those associated with </w:t>
      </w:r>
      <w:r>
        <w:t>local raw materials. Contrary to expectati</w:t>
      </w:r>
      <w:r>
        <w:t xml:space="preserve">ons from a distance decay model </w:t>
      </w:r>
      <w:r>
        <w:t>variance in the amount of reduction of the ex</w:t>
      </w:r>
      <w:r>
        <w:t xml:space="preserve">otic cores is as high as in the </w:t>
      </w:r>
      <w:r>
        <w:t>local cores, which would for intentional at</w:t>
      </w:r>
      <w:r>
        <w:t xml:space="preserve">tempts to increase the use life </w:t>
      </w:r>
      <w:r>
        <w:t>of artifacts from distant sources. The aut</w:t>
      </w:r>
      <w:r>
        <w:t xml:space="preserve">hor suggests, based on previous </w:t>
      </w:r>
      <w:r>
        <w:t xml:space="preserve">models (but one in an unpublished thesis) </w:t>
      </w:r>
      <w:r>
        <w:t xml:space="preserve">that this indicates directional </w:t>
      </w:r>
      <w:r>
        <w:t>movement towards KS. This is an interesting view that speaks to t</w:t>
      </w:r>
      <w:r>
        <w:t>he decision</w:t>
      </w:r>
      <w:r>
        <w:br/>
        <w:t xml:space="preserve">making of hominins. </w:t>
      </w:r>
      <w:r>
        <w:t>It would have been good to emphasize how, ex</w:t>
      </w:r>
      <w:r>
        <w:t xml:space="preserve">actly, the paleo-environment of </w:t>
      </w:r>
      <w:r>
        <w:t xml:space="preserve">KS differs from other parts of the </w:t>
      </w:r>
      <w:proofErr w:type="spellStart"/>
      <w:r>
        <w:t>Homa</w:t>
      </w:r>
      <w:proofErr w:type="spellEnd"/>
      <w:r>
        <w:t xml:space="preserve"> peni</w:t>
      </w:r>
      <w:r>
        <w:t xml:space="preserve">nsula (especially those located </w:t>
      </w:r>
      <w:r>
        <w:t>between the assumed sources of exotic raw material and KS) t</w:t>
      </w:r>
      <w:r>
        <w:t xml:space="preserve">hat make this a </w:t>
      </w:r>
      <w:r>
        <w:t xml:space="preserve">particular and specific magnet for hominins </w:t>
      </w:r>
      <w:r>
        <w:t xml:space="preserve">and why would they direct their </w:t>
      </w:r>
      <w:r>
        <w:t xml:space="preserve">movement to this particular location. </w:t>
      </w:r>
    </w:p>
    <w:p w:rsidR="000909F1" w:rsidRPr="000909F1" w:rsidRDefault="000909F1" w:rsidP="00386B20">
      <w:pPr>
        <w:rPr>
          <w:b/>
        </w:rPr>
      </w:pPr>
      <w:r>
        <w:rPr>
          <w:b/>
        </w:rPr>
        <w:t xml:space="preserve">This is an interesting suggesting and would further elucidate whether the </w:t>
      </w:r>
      <w:proofErr w:type="spellStart"/>
      <w:r>
        <w:rPr>
          <w:b/>
        </w:rPr>
        <w:t>Homa</w:t>
      </w:r>
      <w:proofErr w:type="spellEnd"/>
      <w:r>
        <w:rPr>
          <w:b/>
        </w:rPr>
        <w:t xml:space="preserve"> </w:t>
      </w:r>
      <w:proofErr w:type="spellStart"/>
      <w:r>
        <w:rPr>
          <w:b/>
        </w:rPr>
        <w:t>Penninsula</w:t>
      </w:r>
      <w:proofErr w:type="spellEnd"/>
      <w:r>
        <w:rPr>
          <w:b/>
        </w:rPr>
        <w:t xml:space="preserve"> was simply and attractive place or whether there was something special about </w:t>
      </w:r>
      <w:proofErr w:type="spellStart"/>
      <w:r>
        <w:rPr>
          <w:b/>
        </w:rPr>
        <w:t>Kanjera</w:t>
      </w:r>
      <w:proofErr w:type="spellEnd"/>
      <w:r>
        <w:rPr>
          <w:b/>
        </w:rPr>
        <w:t xml:space="preserve"> South. Unfortunately no data that could contribute to this point is available. This is largely due to the fact that faulting on the </w:t>
      </w:r>
      <w:proofErr w:type="spellStart"/>
      <w:r>
        <w:rPr>
          <w:b/>
        </w:rPr>
        <w:t>Homa</w:t>
      </w:r>
      <w:proofErr w:type="spellEnd"/>
      <w:r>
        <w:rPr>
          <w:b/>
        </w:rPr>
        <w:t xml:space="preserve"> </w:t>
      </w:r>
      <w:proofErr w:type="spellStart"/>
      <w:r>
        <w:rPr>
          <w:b/>
        </w:rPr>
        <w:t>Penninsula</w:t>
      </w:r>
      <w:proofErr w:type="spellEnd"/>
      <w:r>
        <w:rPr>
          <w:b/>
        </w:rPr>
        <w:t xml:space="preserve"> makes it difficult to carry out landscape scale studies of a </w:t>
      </w:r>
      <w:r>
        <w:rPr>
          <w:b/>
        </w:rPr>
        <w:lastRenderedPageBreak/>
        <w:t xml:space="preserve">specific time period. For example </w:t>
      </w:r>
      <w:proofErr w:type="spellStart"/>
      <w:r>
        <w:rPr>
          <w:b/>
        </w:rPr>
        <w:t>Kanjera</w:t>
      </w:r>
      <w:proofErr w:type="spellEnd"/>
      <w:r>
        <w:rPr>
          <w:b/>
        </w:rPr>
        <w:t xml:space="preserve"> North which is only a few hundred meters from </w:t>
      </w:r>
      <w:proofErr w:type="spellStart"/>
      <w:r>
        <w:rPr>
          <w:b/>
        </w:rPr>
        <w:t>Kanjera</w:t>
      </w:r>
      <w:proofErr w:type="spellEnd"/>
      <w:r>
        <w:rPr>
          <w:b/>
        </w:rPr>
        <w:t xml:space="preserve"> South is thought to be younger in age. </w:t>
      </w:r>
    </w:p>
    <w:p w:rsidR="00386B20" w:rsidRDefault="00386B20" w:rsidP="00386B20"/>
    <w:p w:rsidR="000909F1" w:rsidRDefault="000909F1" w:rsidP="00386B20">
      <w:r>
        <w:t>The faunal assemblages and the results of u</w:t>
      </w:r>
      <w:r>
        <w:t xml:space="preserve">se wear studies are enlisted to </w:t>
      </w:r>
      <w:r>
        <w:t>explain how KS was a location of attraction</w:t>
      </w:r>
      <w:r>
        <w:t xml:space="preserve">. The faunal material is indeed </w:t>
      </w:r>
      <w:r>
        <w:t xml:space="preserve">exceptional for the </w:t>
      </w:r>
      <w:proofErr w:type="spellStart"/>
      <w:r>
        <w:t>Oldowan</w:t>
      </w:r>
      <w:proofErr w:type="spellEnd"/>
      <w:r>
        <w:t xml:space="preserve"> earlier than 2 Ma</w:t>
      </w:r>
      <w:r>
        <w:t xml:space="preserve"> in the amount of anthropogenic </w:t>
      </w:r>
      <w:r>
        <w:t>modifications that suggest direct and intensi</w:t>
      </w:r>
      <w:r>
        <w:t xml:space="preserve">ve hominin involvement in the </w:t>
      </w:r>
      <w:r>
        <w:t>accumulation of the assemblage. Interesting</w:t>
      </w:r>
      <w:r>
        <w:t xml:space="preserve">ly, the use wear studies do NOT </w:t>
      </w:r>
      <w:r>
        <w:t xml:space="preserve">indicate that this was the major focus of </w:t>
      </w:r>
      <w:r>
        <w:t xml:space="preserve">stone tool usage, whereas other </w:t>
      </w:r>
      <w:r>
        <w:t>types of use are mor</w:t>
      </w:r>
      <w:r>
        <w:t xml:space="preserve">e frequent. This is not easily reconciled with the </w:t>
      </w:r>
      <w:r>
        <w:t>argume</w:t>
      </w:r>
      <w:r>
        <w:t xml:space="preserve">nt that </w:t>
      </w:r>
      <w:r>
        <w:t>hominins schlepped stone tools on purpose</w:t>
      </w:r>
      <w:r>
        <w:t xml:space="preserve"> from distance sources to KS in </w:t>
      </w:r>
      <w:r>
        <w:t>order to exploit the fauna. As to othe</w:t>
      </w:r>
      <w:r>
        <w:t xml:space="preserve">r uses, they are defined rather broadly by the use wear </w:t>
      </w:r>
      <w:r>
        <w:t>analysis, and like</w:t>
      </w:r>
      <w:r>
        <w:t xml:space="preserve">ly also occurred in other sites </w:t>
      </w:r>
      <w:r>
        <w:t>where the patterns of lithic re</w:t>
      </w:r>
      <w:r>
        <w:t xml:space="preserve">duction are less clear (or clearly </w:t>
      </w:r>
      <w:r>
        <w:t>different.).</w:t>
      </w:r>
    </w:p>
    <w:p w:rsidR="00AC4318" w:rsidRDefault="00AC4318" w:rsidP="00386B20"/>
    <w:p w:rsidR="00AC4318" w:rsidRDefault="000909F1" w:rsidP="00386B20">
      <w:pPr>
        <w:rPr>
          <w:b/>
        </w:rPr>
      </w:pPr>
      <w:r>
        <w:rPr>
          <w:b/>
        </w:rPr>
        <w:t xml:space="preserve">The point of this section of the paper is not to suggest that faunal exploitation was the primary driver of hominin activities at </w:t>
      </w:r>
      <w:proofErr w:type="spellStart"/>
      <w:r>
        <w:rPr>
          <w:b/>
        </w:rPr>
        <w:t>Kanjera</w:t>
      </w:r>
      <w:proofErr w:type="spellEnd"/>
      <w:r>
        <w:rPr>
          <w:b/>
        </w:rPr>
        <w:t xml:space="preserve"> South. Rather, given both the use-wear and faunal data, we suggest that </w:t>
      </w:r>
      <w:proofErr w:type="spellStart"/>
      <w:r>
        <w:rPr>
          <w:b/>
        </w:rPr>
        <w:t>Kanjera</w:t>
      </w:r>
      <w:proofErr w:type="spellEnd"/>
      <w:r>
        <w:rPr>
          <w:b/>
        </w:rPr>
        <w:t xml:space="preserve"> South was an attractive place to use stone tools given the breadth of activities that seem to have been carried out there. </w:t>
      </w:r>
      <w:r w:rsidR="00AC4318">
        <w:rPr>
          <w:b/>
        </w:rPr>
        <w:t xml:space="preserve">We hope that revisions to the discussion better emphasize this. </w:t>
      </w:r>
    </w:p>
    <w:p w:rsidR="00AC4318" w:rsidRDefault="00AC4318" w:rsidP="00386B20">
      <w:pPr>
        <w:rPr>
          <w:b/>
        </w:rPr>
      </w:pPr>
    </w:p>
    <w:p w:rsidR="00AC4318" w:rsidRDefault="00AC4318" w:rsidP="00386B20">
      <w:r>
        <w:t xml:space="preserve">The formal modeling and data manipulation in </w:t>
      </w:r>
      <w:r>
        <w:t xml:space="preserve">this paper do serve the purpose </w:t>
      </w:r>
      <w:r>
        <w:t>of fleshing out the result of many previo</w:t>
      </w:r>
      <w:r>
        <w:t xml:space="preserve">us informal models that reached </w:t>
      </w:r>
      <w:r>
        <w:t>similar interpretations about core</w:t>
      </w:r>
      <w:r>
        <w:t xml:space="preserve"> reduction, transport, cultural </w:t>
      </w:r>
      <w:r>
        <w:t xml:space="preserve">transmission, site functions and </w:t>
      </w:r>
      <w:r>
        <w:t xml:space="preserve">mobility. I fully concur with the </w:t>
      </w:r>
      <w:r>
        <w:t>conclusion of the paper, that "studies</w:t>
      </w:r>
      <w:r>
        <w:t xml:space="preserve"> [of </w:t>
      </w:r>
      <w:proofErr w:type="spellStart"/>
      <w:r>
        <w:t>Oldowan</w:t>
      </w:r>
      <w:proofErr w:type="spellEnd"/>
      <w:r>
        <w:t xml:space="preserve"> technology] should </w:t>
      </w:r>
      <w:r>
        <w:t xml:space="preserve">examine the </w:t>
      </w:r>
      <w:proofErr w:type="spellStart"/>
      <w:r>
        <w:t>Oldowan</w:t>
      </w:r>
      <w:proofErr w:type="spellEnd"/>
      <w:r>
        <w:t xml:space="preserve"> within the broader socioecologic</w:t>
      </w:r>
      <w:r>
        <w:t>al system.</w:t>
      </w:r>
      <w:proofErr w:type="gramStart"/>
      <w:r>
        <w:t>",</w:t>
      </w:r>
      <w:proofErr w:type="gramEnd"/>
      <w:r>
        <w:t xml:space="preserve"> for which </w:t>
      </w:r>
      <w:r>
        <w:t>the author cites many other examples. Thi</w:t>
      </w:r>
      <w:r>
        <w:t xml:space="preserve">s study is a valid attempt at a better </w:t>
      </w:r>
      <w:r>
        <w:t xml:space="preserve">understanding of the </w:t>
      </w:r>
      <w:proofErr w:type="spellStart"/>
      <w:r>
        <w:t>Oldowan</w:t>
      </w:r>
      <w:proofErr w:type="spellEnd"/>
      <w:r>
        <w:t>. That th</w:t>
      </w:r>
      <w:r>
        <w:t xml:space="preserve">e take home message is the same </w:t>
      </w:r>
      <w:r>
        <w:t>as those from many other studies dealing with</w:t>
      </w:r>
      <w:r>
        <w:t xml:space="preserve"> this earliest </w:t>
      </w:r>
      <w:proofErr w:type="spellStart"/>
      <w:r>
        <w:t>technocomplex</w:t>
      </w:r>
      <w:proofErr w:type="spellEnd"/>
      <w:r>
        <w:t xml:space="preserve"> is </w:t>
      </w:r>
      <w:r>
        <w:t>a bit of an anticlimax to all the effort invested in the analytical tools.</w:t>
      </w:r>
    </w:p>
    <w:p w:rsidR="00AC4318" w:rsidRDefault="00AC4318" w:rsidP="00386B20">
      <w:pPr>
        <w:rPr>
          <w:b/>
        </w:rPr>
      </w:pPr>
      <w:r>
        <w:rPr>
          <w:b/>
        </w:rPr>
        <w:t>This has been addressed above.</w:t>
      </w:r>
    </w:p>
    <w:p w:rsidR="00AC4318" w:rsidRDefault="00AC4318" w:rsidP="00386B20">
      <w:r>
        <w:t xml:space="preserve">Line 36: consider adding (Hovers, </w:t>
      </w:r>
      <w:proofErr w:type="gramStart"/>
      <w:r>
        <w:t>200</w:t>
      </w:r>
      <w:r>
        <w:t>9 )</w:t>
      </w:r>
      <w:proofErr w:type="gramEnd"/>
      <w:r>
        <w:t xml:space="preserve">, where the issue of flaking </w:t>
      </w:r>
      <w:r>
        <w:t>princ</w:t>
      </w:r>
      <w:r>
        <w:t xml:space="preserve">iples is addressed, though from </w:t>
      </w:r>
      <w:r>
        <w:t>a slig</w:t>
      </w:r>
      <w:r>
        <w:t xml:space="preserve">htly different perspective than </w:t>
      </w:r>
      <w:r>
        <w:t>the other cited papers.</w:t>
      </w:r>
    </w:p>
    <w:p w:rsidR="00AC4318" w:rsidRDefault="00AC4318" w:rsidP="00386B20">
      <w:pPr>
        <w:rPr>
          <w:b/>
        </w:rPr>
      </w:pPr>
      <w:r>
        <w:rPr>
          <w:b/>
        </w:rPr>
        <w:t>This has been added.</w:t>
      </w:r>
    </w:p>
    <w:p w:rsidR="00AC4318" w:rsidRDefault="00AC4318" w:rsidP="00386B20">
      <w:r>
        <w:t>Line 39: add (Goldman-</w:t>
      </w:r>
      <w:proofErr w:type="spellStart"/>
      <w:r>
        <w:t>Neuman</w:t>
      </w:r>
      <w:proofErr w:type="spellEnd"/>
      <w:r>
        <w:t xml:space="preserve"> and Hovers, 2012</w:t>
      </w:r>
      <w:r>
        <w:t xml:space="preserve">) to the citations pertinent to </w:t>
      </w:r>
      <w:r>
        <w:t>raw material properties/selectivity.</w:t>
      </w:r>
    </w:p>
    <w:p w:rsidR="00AC4318" w:rsidRDefault="00AC4318" w:rsidP="00386B20">
      <w:pPr>
        <w:rPr>
          <w:b/>
        </w:rPr>
      </w:pPr>
      <w:r>
        <w:rPr>
          <w:b/>
        </w:rPr>
        <w:t>This has been added.</w:t>
      </w:r>
    </w:p>
    <w:p w:rsidR="00AC4318" w:rsidRDefault="00AC4318" w:rsidP="00386B20">
      <w:r>
        <w:br/>
        <w:t>Line 45: "While socio-cognitive ap</w:t>
      </w:r>
      <w:r>
        <w:t xml:space="preserve">proaches only require examining </w:t>
      </w:r>
      <w:r>
        <w:t>technological strategies present in the a</w:t>
      </w:r>
      <w:r>
        <w:t xml:space="preserve">rtifacts themselves, ecological </w:t>
      </w:r>
      <w:r>
        <w:t>analyses require integrated ecological and functional data sets.</w:t>
      </w:r>
      <w:r>
        <w:t xml:space="preserve"> </w:t>
      </w:r>
      <w:r>
        <w:t>Demonstrating the influence of ecologic</w:t>
      </w:r>
      <w:r>
        <w:t xml:space="preserve">al parameters on stone tool use </w:t>
      </w:r>
      <w:r>
        <w:t>requires establishing spatial relationships between measures of stone tool</w:t>
      </w:r>
      <w:r>
        <w:t xml:space="preserve"> </w:t>
      </w:r>
      <w:r>
        <w:t>utilization and landscape features such as raw material</w:t>
      </w:r>
      <w:r>
        <w:t xml:space="preserve"> </w:t>
      </w:r>
      <w:r>
        <w:lastRenderedPageBreak/>
        <w:t xml:space="preserve">sources </w:t>
      </w:r>
      <w:r>
        <w:t xml:space="preserve">and </w:t>
      </w:r>
      <w:proofErr w:type="spellStart"/>
      <w:r>
        <w:t>paleogeographic</w:t>
      </w:r>
      <w:proofErr w:type="spellEnd"/>
      <w:r>
        <w:t xml:space="preserve"> settings." </w:t>
      </w:r>
      <w:r>
        <w:t>I am not sure what "socio-cognitive" approac</w:t>
      </w:r>
      <w:r>
        <w:t xml:space="preserve">hes. Minimally, these should be </w:t>
      </w:r>
      <w:r>
        <w:t>well referenced as are the ecological appro</w:t>
      </w:r>
      <w:r>
        <w:t>aches cited at the end of this s</w:t>
      </w:r>
      <w:r>
        <w:t xml:space="preserve">entence. If the author refers to the </w:t>
      </w:r>
      <w:proofErr w:type="spellStart"/>
      <w:r>
        <w:t>c</w:t>
      </w:r>
      <w:r>
        <w:t>hâine</w:t>
      </w:r>
      <w:proofErr w:type="spellEnd"/>
      <w:r>
        <w:t xml:space="preserve"> </w:t>
      </w:r>
      <w:proofErr w:type="spellStart"/>
      <w:r>
        <w:t>opératoire</w:t>
      </w:r>
      <w:proofErr w:type="spellEnd"/>
      <w:r>
        <w:t xml:space="preserve"> approach, this </w:t>
      </w:r>
      <w:r>
        <w:t>statement is incorrect. The CO is consi</w:t>
      </w:r>
      <w:r>
        <w:t xml:space="preserve">dered a techno-economic view of </w:t>
      </w:r>
      <w:r>
        <w:t>lithic production and use. For a very goo</w:t>
      </w:r>
      <w:r>
        <w:t>d exposition, the author should check</w:t>
      </w:r>
      <w:r>
        <w:t xml:space="preserve"> </w:t>
      </w:r>
      <w:proofErr w:type="spellStart"/>
      <w:r>
        <w:t>Soressi</w:t>
      </w:r>
      <w:proofErr w:type="spellEnd"/>
      <w:r>
        <w:t xml:space="preserve"> and </w:t>
      </w:r>
      <w:proofErr w:type="spellStart"/>
      <w:r>
        <w:t>Geneste</w:t>
      </w:r>
      <w:proofErr w:type="spellEnd"/>
      <w:r>
        <w:t xml:space="preserve"> (2011). They are</w:t>
      </w:r>
      <w:r>
        <w:t xml:space="preserve"> cited later on (line 107) in a </w:t>
      </w:r>
      <w:r>
        <w:t>different context, but their review, and t</w:t>
      </w:r>
      <w:r>
        <w:t xml:space="preserve">he references therein, make it </w:t>
      </w:r>
      <w:r>
        <w:t>amply e evident that the CO is focused on</w:t>
      </w:r>
      <w:r>
        <w:t xml:space="preserve"> economic/ecological factors as </w:t>
      </w:r>
      <w:r>
        <w:t>much as on social and cognitive ones.</w:t>
      </w:r>
    </w:p>
    <w:p w:rsidR="00AC4318" w:rsidRDefault="00AC4318" w:rsidP="00386B20">
      <w:pPr>
        <w:rPr>
          <w:b/>
        </w:rPr>
      </w:pPr>
      <w:r>
        <w:rPr>
          <w:b/>
        </w:rPr>
        <w:t>This section has been completely reworked.</w:t>
      </w:r>
    </w:p>
    <w:p w:rsidR="00AC4318" w:rsidRDefault="00AC4318" w:rsidP="00386B20">
      <w:r>
        <w:br/>
        <w:t>Line 76: The saying that "tools as an extra-somatic mechanism for solving</w:t>
      </w:r>
      <w:r>
        <w:br/>
        <w:t>environmental problems (</w:t>
      </w:r>
      <w:proofErr w:type="spellStart"/>
      <w:r>
        <w:t>Binford</w:t>
      </w:r>
      <w:proofErr w:type="spellEnd"/>
      <w:r>
        <w:t xml:space="preserve"> 2001)." Is a paraphrase on Leslie' White</w:t>
      </w:r>
      <w:proofErr w:type="gramStart"/>
      <w:r>
        <w:t>,</w:t>
      </w:r>
      <w:proofErr w:type="gramEnd"/>
      <w:r>
        <w:br/>
      </w:r>
      <w:proofErr w:type="spellStart"/>
      <w:r>
        <w:t>Binford's</w:t>
      </w:r>
      <w:proofErr w:type="spellEnd"/>
      <w:r>
        <w:t xml:space="preserve"> own teacher, and not </w:t>
      </w:r>
      <w:proofErr w:type="spellStart"/>
      <w:r>
        <w:t>Binford's</w:t>
      </w:r>
      <w:proofErr w:type="spellEnd"/>
      <w:r>
        <w:t xml:space="preserve"> himself. Attribution should be made</w:t>
      </w:r>
      <w:r>
        <w:br/>
        <w:t>to him, perhaps</w:t>
      </w:r>
    </w:p>
    <w:p w:rsidR="00AC4318" w:rsidRDefault="00AC4318" w:rsidP="00386B20">
      <w:pPr>
        <w:rPr>
          <w:b/>
        </w:rPr>
      </w:pPr>
      <w:r>
        <w:rPr>
          <w:b/>
        </w:rPr>
        <w:t>This line has been deleted.</w:t>
      </w:r>
    </w:p>
    <w:p w:rsidR="00AC4318" w:rsidRDefault="00AC4318" w:rsidP="00386B20">
      <w:r>
        <w:br/>
        <w:t>Line 126: Stout et al. 2010 did talk ab</w:t>
      </w:r>
      <w:r>
        <w:t xml:space="preserve">out ecological differences that </w:t>
      </w:r>
      <w:r>
        <w:t>underlay the cultural transmission processes. It is not en</w:t>
      </w:r>
      <w:r>
        <w:t xml:space="preserve">tirely correct to </w:t>
      </w:r>
      <w:r>
        <w:t xml:space="preserve">align their papers (especially the earlier </w:t>
      </w:r>
      <w:r>
        <w:t xml:space="preserve">one cited) with exclusively the </w:t>
      </w:r>
      <w:r>
        <w:t xml:space="preserve">"cultural school" of </w:t>
      </w:r>
      <w:proofErr w:type="spellStart"/>
      <w:r>
        <w:t>Oldowan</w:t>
      </w:r>
      <w:proofErr w:type="spellEnd"/>
      <w:r>
        <w:t xml:space="preserve"> stone tool variability.</w:t>
      </w:r>
    </w:p>
    <w:p w:rsidR="00AC4318" w:rsidRDefault="00AC4318" w:rsidP="00386B20">
      <w:pPr>
        <w:rPr>
          <w:b/>
        </w:rPr>
      </w:pPr>
      <w:r>
        <w:rPr>
          <w:b/>
        </w:rPr>
        <w:t xml:space="preserve">This has been updated. </w:t>
      </w:r>
    </w:p>
    <w:p w:rsidR="00AC4318" w:rsidRDefault="00AC4318" w:rsidP="00386B20">
      <w:r>
        <w:br/>
        <w:t>Line 138: "</w:t>
      </w:r>
      <w:proofErr w:type="spellStart"/>
      <w:r>
        <w:t>Toth</w:t>
      </w:r>
      <w:proofErr w:type="spellEnd"/>
      <w:r>
        <w:t xml:space="preserve"> types" is a term that is w</w:t>
      </w:r>
      <w:r w:rsidR="00C80BAC">
        <w:t xml:space="preserve">ell-known to researchers of the </w:t>
      </w:r>
      <w:proofErr w:type="spellStart"/>
      <w:r w:rsidR="00C80BAC">
        <w:t>Oldowan</w:t>
      </w:r>
      <w:proofErr w:type="spellEnd"/>
      <w:r w:rsidR="00C80BAC">
        <w:t xml:space="preserve"> but needs to be </w:t>
      </w:r>
      <w:r>
        <w:t>elaborated upon in a formal paper.</w:t>
      </w:r>
    </w:p>
    <w:p w:rsidR="00AC4318" w:rsidRDefault="00AC4318" w:rsidP="00386B20">
      <w:pPr>
        <w:rPr>
          <w:b/>
        </w:rPr>
      </w:pPr>
      <w:r>
        <w:rPr>
          <w:b/>
        </w:rPr>
        <w:t>This change has been made.</w:t>
      </w:r>
    </w:p>
    <w:p w:rsidR="00C80BAC" w:rsidRDefault="00AC4318" w:rsidP="00386B20">
      <w:r>
        <w:br/>
        <w:t xml:space="preserve">Line 152: "Moreover, it may be that </w:t>
      </w:r>
      <w:proofErr w:type="spellStart"/>
      <w:r>
        <w:t>Oldowan</w:t>
      </w:r>
      <w:proofErr w:type="spellEnd"/>
      <w:r>
        <w:t xml:space="preserve"> </w:t>
      </w:r>
      <w:r w:rsidR="00C80BAC">
        <w:t xml:space="preserve">stone tool variation may be the result…" language edit is </w:t>
      </w:r>
      <w:r>
        <w:t>needed.</w:t>
      </w:r>
    </w:p>
    <w:p w:rsidR="00C80BAC" w:rsidRDefault="00C80BAC" w:rsidP="00386B20">
      <w:r>
        <w:rPr>
          <w:b/>
        </w:rPr>
        <w:t>This change has been made.</w:t>
      </w:r>
      <w:r w:rsidR="00AC4318">
        <w:br/>
      </w:r>
    </w:p>
    <w:p w:rsidR="00C80BAC" w:rsidRDefault="00AC4318" w:rsidP="00386B20">
      <w:r>
        <w:t>Lines 180-199: The context of the loc</w:t>
      </w:r>
      <w:r w:rsidR="00C80BAC">
        <w:t xml:space="preserve">ality (/ties). Should be better </w:t>
      </w:r>
      <w:r>
        <w:t>clarified. Artifacts are said to derive from two occup</w:t>
      </w:r>
      <w:r w:rsidR="00C80BAC">
        <w:t xml:space="preserve">ation horizons KS-1 </w:t>
      </w:r>
      <w:r>
        <w:t xml:space="preserve">and KS-3, and then it is stated that the </w:t>
      </w:r>
      <w:r w:rsidR="00C80BAC">
        <w:t xml:space="preserve">bulk of material is from one of </w:t>
      </w:r>
      <w:r>
        <w:t>them (presumably KS-3). It would be us</w:t>
      </w:r>
      <w:r w:rsidR="00C80BAC">
        <w:t xml:space="preserve">eful to have information on the </w:t>
      </w:r>
      <w:r>
        <w:t>lateral extent, thickness and N of lithic art</w:t>
      </w:r>
      <w:r w:rsidR="00C80BAC">
        <w:t xml:space="preserve">ifacts (above 20mm in size? All </w:t>
      </w:r>
      <w:r>
        <w:t>of them?) per occupation horizon, and - s</w:t>
      </w:r>
      <w:r w:rsidR="00C80BAC">
        <w:t xml:space="preserve">ince the fossils are brought to </w:t>
      </w:r>
      <w:r>
        <w:t>bear on the interpretation of the paper - th</w:t>
      </w:r>
      <w:r w:rsidR="00C80BAC">
        <w:t xml:space="preserve">e same would be useful also for </w:t>
      </w:r>
      <w:r>
        <w:t>the fossils or at least the most abundant c</w:t>
      </w:r>
      <w:r w:rsidR="00C80BAC">
        <w:t xml:space="preserve">lasses, body size groups or any </w:t>
      </w:r>
      <w:r>
        <w:t>other category chosen. This can be in the text o</w:t>
      </w:r>
      <w:r w:rsidR="00C80BAC">
        <w:t xml:space="preserve">r in tabular format, but I </w:t>
      </w:r>
      <w:r>
        <w:t>think it is necessary for the message this paper is trying to deliver.</w:t>
      </w:r>
    </w:p>
    <w:p w:rsidR="00C80BAC" w:rsidRPr="00C80BAC" w:rsidRDefault="00C80BAC" w:rsidP="00386B20">
      <w:pPr>
        <w:rPr>
          <w:b/>
        </w:rPr>
      </w:pPr>
      <w:r>
        <w:rPr>
          <w:b/>
        </w:rPr>
        <w:t>This issue has been addressed in both the revisions to the methods and discussion.</w:t>
      </w:r>
    </w:p>
    <w:p w:rsidR="00C80BAC" w:rsidRDefault="00AC4318" w:rsidP="00386B20">
      <w:r>
        <w:br/>
        <w:t>Lines 201-203: Figure caption needs editing.</w:t>
      </w:r>
    </w:p>
    <w:p w:rsidR="00C80BAC" w:rsidRDefault="00C80BAC" w:rsidP="00386B20">
      <w:pPr>
        <w:rPr>
          <w:b/>
        </w:rPr>
      </w:pPr>
      <w:r>
        <w:rPr>
          <w:b/>
        </w:rPr>
        <w:lastRenderedPageBreak/>
        <w:t xml:space="preserve">Edited. </w:t>
      </w:r>
    </w:p>
    <w:p w:rsidR="00C80BAC" w:rsidRDefault="00AC4318" w:rsidP="00386B20">
      <w:r>
        <w:br/>
        <w:t>Lines 204-213: "…. two features tha</w:t>
      </w:r>
      <w:r w:rsidR="00C80BAC">
        <w:t xml:space="preserve">t distinguish the </w:t>
      </w:r>
      <w:proofErr w:type="spellStart"/>
      <w:r w:rsidR="00C80BAC">
        <w:t>Kanjera</w:t>
      </w:r>
      <w:proofErr w:type="spellEnd"/>
      <w:r w:rsidR="00C80BAC">
        <w:t xml:space="preserve"> South </w:t>
      </w:r>
      <w:r>
        <w:t xml:space="preserve">assemblage from many other </w:t>
      </w:r>
      <w:proofErr w:type="spellStart"/>
      <w:r>
        <w:t>Oldowan</w:t>
      </w:r>
      <w:proofErr w:type="spellEnd"/>
      <w:r>
        <w:t xml:space="preserve"> assemblages</w:t>
      </w:r>
      <w:r w:rsidR="00C80BAC">
        <w:t xml:space="preserve">. …. The second is the </w:t>
      </w:r>
      <w:r>
        <w:t>systematic selection of rocks that have spe</w:t>
      </w:r>
      <w:r w:rsidR="00C80BAC">
        <w:t>cific mechanical properties (D.</w:t>
      </w:r>
      <w:r>
        <w:t>R. Braun, Plummer, Ferraro, et al. 200</w:t>
      </w:r>
      <w:r w:rsidR="00C80BAC">
        <w:t xml:space="preserve">9)." This statement needs to be </w:t>
      </w:r>
      <w:r>
        <w:t>phrased differently. All the studies that f</w:t>
      </w:r>
      <w:r w:rsidR="00C80BAC">
        <w:t xml:space="preserve">ocused on </w:t>
      </w:r>
      <w:proofErr w:type="spellStart"/>
      <w:r w:rsidR="00C80BAC">
        <w:t>Oldowan</w:t>
      </w:r>
      <w:proofErr w:type="spellEnd"/>
      <w:r w:rsidR="00C80BAC">
        <w:t xml:space="preserve"> raw materials </w:t>
      </w:r>
      <w:r>
        <w:t>actually identify this exact characteristic</w:t>
      </w:r>
      <w:r w:rsidR="00C80BAC">
        <w:t xml:space="preserve">s. The selection of a lithology </w:t>
      </w:r>
      <w:r>
        <w:t xml:space="preserve">is not due to preference of a rock type per </w:t>
      </w:r>
      <w:proofErr w:type="spellStart"/>
      <w:proofErr w:type="gramStart"/>
      <w:r>
        <w:t>sse</w:t>
      </w:r>
      <w:proofErr w:type="spellEnd"/>
      <w:proofErr w:type="gramEnd"/>
      <w:r>
        <w:t>, but to its mechanical</w:t>
      </w:r>
      <w:r>
        <w:br/>
        <w:t>properties - size, angularity, flaking prope</w:t>
      </w:r>
      <w:r w:rsidR="00C80BAC">
        <w:t xml:space="preserve">rties. This has been documented </w:t>
      </w:r>
      <w:r>
        <w:t>in the preferences of phonolites over other raw</w:t>
      </w:r>
      <w:r w:rsidR="00C80BAC">
        <w:t xml:space="preserve"> materials in </w:t>
      </w:r>
      <w:proofErr w:type="spellStart"/>
      <w:r w:rsidR="00C80BAC">
        <w:t>Lokalalie</w:t>
      </w:r>
      <w:proofErr w:type="spellEnd"/>
      <w:r w:rsidR="00C80BAC">
        <w:t xml:space="preserve"> 2c, </w:t>
      </w:r>
      <w:r>
        <w:t xml:space="preserve">the over-representation of good quality </w:t>
      </w:r>
      <w:r w:rsidR="00C80BAC">
        <w:t xml:space="preserve">rocks (regardless of geological </w:t>
      </w:r>
      <w:r>
        <w:t xml:space="preserve">definition of rock lithology) in </w:t>
      </w:r>
      <w:proofErr w:type="spellStart"/>
      <w:r>
        <w:t>Hadar</w:t>
      </w:r>
      <w:proofErr w:type="spellEnd"/>
      <w:r>
        <w:t>, and the differential use of lava and</w:t>
      </w:r>
      <w:r>
        <w:br/>
        <w:t xml:space="preserve">quartz at Olduvai (de la Torre and Mora </w:t>
      </w:r>
      <w:proofErr w:type="spellStart"/>
      <w:r>
        <w:t>To</w:t>
      </w:r>
      <w:r w:rsidR="00C80BAC">
        <w:t>rcal</w:t>
      </w:r>
      <w:proofErr w:type="spellEnd"/>
      <w:r w:rsidR="00C80BAC">
        <w:t xml:space="preserve">, 2005). I would agree that </w:t>
      </w:r>
      <w:r>
        <w:t xml:space="preserve">Braun </w:t>
      </w:r>
      <w:proofErr w:type="gramStart"/>
      <w:r>
        <w:t>et</w:t>
      </w:r>
      <w:proofErr w:type="gramEnd"/>
      <w:r>
        <w:t xml:space="preserve"> in their numerous studies of KS r</w:t>
      </w:r>
      <w:r w:rsidR="00C80BAC">
        <w:t xml:space="preserve">aw materials were the only ones </w:t>
      </w:r>
      <w:r>
        <w:t>that used engineering tools to provide</w:t>
      </w:r>
      <w:r>
        <w:br/>
        <w:t>a quantitative description of these properties during use. If this is what</w:t>
      </w:r>
      <w:r>
        <w:br/>
        <w:t>the author means, it should be phrased clearly.</w:t>
      </w:r>
    </w:p>
    <w:p w:rsidR="00C80BAC" w:rsidRDefault="00AC4318" w:rsidP="00386B20">
      <w:r>
        <w:br/>
        <w:t>Lines 226-</w:t>
      </w:r>
      <w:proofErr w:type="gramStart"/>
      <w:r>
        <w:t>227 :</w:t>
      </w:r>
      <w:proofErr w:type="gramEnd"/>
      <w:r>
        <w:t xml:space="preserve"> "Most of these actions inv</w:t>
      </w:r>
      <w:r w:rsidR="00C80BAC">
        <w:t xml:space="preserve">olve cutting, and the different </w:t>
      </w:r>
      <w:r>
        <w:t>raw materials appear to be used on different</w:t>
      </w:r>
      <w:r w:rsidR="00C80BAC">
        <w:t xml:space="preserve"> substrates." However, </w:t>
      </w:r>
      <w:proofErr w:type="spellStart"/>
      <w:r w:rsidR="00C80BAC">
        <w:t>Lemorini</w:t>
      </w:r>
      <w:r>
        <w:t>et</w:t>
      </w:r>
      <w:proofErr w:type="spellEnd"/>
      <w:r>
        <w:t xml:space="preserve"> al (2019) state explicitly about </w:t>
      </w:r>
      <w:proofErr w:type="spellStart"/>
      <w:r>
        <w:t>Kanjera</w:t>
      </w:r>
      <w:proofErr w:type="spellEnd"/>
      <w:r w:rsidR="00C80BAC">
        <w:t xml:space="preserve"> South that "Data assembled so </w:t>
      </w:r>
      <w:r>
        <w:t>far suggest that tools fashioned from non-local and local stone were, with</w:t>
      </w:r>
      <w:r>
        <w:br/>
        <w:t>one possible exception, used to process similar materials.", which seems to</w:t>
      </w:r>
      <w:r>
        <w:br/>
        <w:t>contradict the author's statement.</w:t>
      </w:r>
    </w:p>
    <w:p w:rsidR="00C80BAC" w:rsidRDefault="00C80BAC" w:rsidP="00386B20">
      <w:pPr>
        <w:rPr>
          <w:b/>
        </w:rPr>
      </w:pPr>
      <w:r>
        <w:rPr>
          <w:b/>
        </w:rPr>
        <w:t xml:space="preserve">This has been fixed. </w:t>
      </w:r>
    </w:p>
    <w:p w:rsidR="00C80BAC" w:rsidRDefault="00AC4318" w:rsidP="00386B20">
      <w:r>
        <w:br/>
        <w:t>Lines 227-228: please correct grammatical error.</w:t>
      </w:r>
    </w:p>
    <w:p w:rsidR="00C80BAC" w:rsidRDefault="00C80BAC" w:rsidP="00386B20">
      <w:pPr>
        <w:rPr>
          <w:b/>
        </w:rPr>
      </w:pPr>
      <w:r>
        <w:rPr>
          <w:b/>
        </w:rPr>
        <w:t xml:space="preserve">Fixed. </w:t>
      </w:r>
    </w:p>
    <w:p w:rsidR="00C80BAC" w:rsidRDefault="00AC4318" w:rsidP="00386B20">
      <w:r>
        <w:br/>
        <w:t>Lines 228- 231": Combined with the transport information, the sum of the</w:t>
      </w:r>
      <w:r>
        <w:br/>
        <w:t xml:space="preserve">information about stone artifacts at </w:t>
      </w:r>
      <w:proofErr w:type="spellStart"/>
      <w:r>
        <w:t>Kanjera</w:t>
      </w:r>
      <w:proofErr w:type="spellEnd"/>
      <w:r>
        <w:t xml:space="preserve"> South suggests that stone</w:t>
      </w:r>
      <w:r>
        <w:br/>
        <w:t>artifacts represented a significant component of the extractive foraging</w:t>
      </w:r>
      <w:r>
        <w:br/>
        <w:t xml:space="preserve">adaptation of </w:t>
      </w:r>
      <w:proofErr w:type="spellStart"/>
      <w:r>
        <w:t>Oldowan</w:t>
      </w:r>
      <w:proofErr w:type="spellEnd"/>
      <w:r>
        <w:t xml:space="preserve"> hominins." I am not sure what 'significant' means in</w:t>
      </w:r>
      <w:r>
        <w:br/>
        <w:t>this context. Also, it is not clear if the author argues that this is a</w:t>
      </w:r>
      <w:r>
        <w:br/>
        <w:t>unique facet of KS, which I would then consider a false statement, or this</w:t>
      </w:r>
      <w:r>
        <w:br/>
        <w:t xml:space="preserve">is simply a general statement regarding the </w:t>
      </w:r>
      <w:proofErr w:type="spellStart"/>
      <w:r>
        <w:t>Oldowan</w:t>
      </w:r>
      <w:proofErr w:type="spellEnd"/>
      <w:r>
        <w:t xml:space="preserve"> (and probably each</w:t>
      </w:r>
      <w:r>
        <w:br/>
        <w:t>lithic assemblage in most periods, certainly the earlier ones), which then</w:t>
      </w:r>
      <w:r>
        <w:br/>
        <w:t>needs to be better phrased.</w:t>
      </w:r>
    </w:p>
    <w:p w:rsidR="00C80BAC" w:rsidRDefault="00C80BAC" w:rsidP="00386B20">
      <w:pPr>
        <w:rPr>
          <w:b/>
        </w:rPr>
      </w:pPr>
      <w:r>
        <w:rPr>
          <w:b/>
        </w:rPr>
        <w:t xml:space="preserve">This section has been revised. </w:t>
      </w:r>
    </w:p>
    <w:p w:rsidR="00C80BAC" w:rsidRDefault="00AC4318" w:rsidP="00386B20">
      <w:r>
        <w:br/>
        <w:t>Lines 247: the references should be (Douglass et al., 2018</w:t>
      </w:r>
      <w:proofErr w:type="gramStart"/>
      <w:r>
        <w:t>)and</w:t>
      </w:r>
      <w:proofErr w:type="gramEnd"/>
      <w:r>
        <w:t xml:space="preserve"> should be</w:t>
      </w:r>
      <w:r>
        <w:br/>
        <w:t>updated throughout the manuscript.</w:t>
      </w:r>
    </w:p>
    <w:p w:rsidR="00C80BAC" w:rsidRDefault="00C80BAC" w:rsidP="00386B20">
      <w:pPr>
        <w:rPr>
          <w:b/>
        </w:rPr>
      </w:pPr>
      <w:r>
        <w:rPr>
          <w:b/>
        </w:rPr>
        <w:t>This has been updated.</w:t>
      </w:r>
    </w:p>
    <w:p w:rsidR="00C80BAC" w:rsidRDefault="00AC4318" w:rsidP="00386B20">
      <w:r>
        <w:lastRenderedPageBreak/>
        <w:br/>
        <w:t>Lines 277-279: "The number of exploitation surfaces refers to the number of</w:t>
      </w:r>
      <w:r>
        <w:br/>
        <w:t>areas of the core where flakes were removed along a similar axis. This</w:t>
      </w:r>
      <w:r>
        <w:br/>
        <w:t>variable is related to core rotation which is argued to increase as core</w:t>
      </w:r>
      <w:r>
        <w:br/>
        <w:t xml:space="preserve">reduction increases (e.g. </w:t>
      </w:r>
      <w:proofErr w:type="spellStart"/>
      <w:r>
        <w:t>Delagnes</w:t>
      </w:r>
      <w:proofErr w:type="spellEnd"/>
      <w:r>
        <w:t xml:space="preserve"> and Roche 2005).</w:t>
      </w:r>
      <w:proofErr w:type="gramStart"/>
      <w:r>
        <w:t>".</w:t>
      </w:r>
      <w:proofErr w:type="gramEnd"/>
      <w:r>
        <w:t xml:space="preserve"> This definition</w:t>
      </w:r>
      <w:r>
        <w:br/>
        <w:t xml:space="preserve">follows from </w:t>
      </w:r>
      <w:proofErr w:type="spellStart"/>
      <w:r>
        <w:t>Dougalss</w:t>
      </w:r>
      <w:proofErr w:type="spellEnd"/>
      <w:r>
        <w:t xml:space="preserve"> et al. 2018, but it is problematic. The axes from</w:t>
      </w:r>
      <w:r>
        <w:br/>
        <w:t>which flakes are removed on A SINGLE surface are indeed related to the</w:t>
      </w:r>
      <w:r>
        <w:br/>
        <w:t>rotation of the core during the flaking process. Flaking surfaces "happen"</w:t>
      </w:r>
      <w:r>
        <w:br/>
        <w:t>when the core is flipped, unrelated to rotation (i.e., it may be rotated or</w:t>
      </w:r>
      <w:r>
        <w:br/>
        <w:t>not). Please consider changing terminology.</w:t>
      </w:r>
    </w:p>
    <w:p w:rsidR="00C80BAC" w:rsidRPr="00C80BAC" w:rsidRDefault="00C80BAC" w:rsidP="00386B20">
      <w:pPr>
        <w:rPr>
          <w:b/>
        </w:rPr>
      </w:pPr>
      <w:r>
        <w:rPr>
          <w:b/>
        </w:rPr>
        <w:t xml:space="preserve">This terminology comes from a previous published source as noted. We wish to keep the terminology unchanged for the sake of the method’s reproducibility. </w:t>
      </w:r>
    </w:p>
    <w:p w:rsidR="00C80BAC" w:rsidRDefault="00AC4318" w:rsidP="00386B20">
      <w:r>
        <w:br/>
        <w:t>Line 337: replace 'tacks' with 'tasks'.</w:t>
      </w:r>
    </w:p>
    <w:p w:rsidR="00C80BAC" w:rsidRDefault="00C80BAC" w:rsidP="00386B20">
      <w:pPr>
        <w:rPr>
          <w:b/>
        </w:rPr>
      </w:pPr>
      <w:r>
        <w:rPr>
          <w:b/>
        </w:rPr>
        <w:t>This has been revised.</w:t>
      </w:r>
    </w:p>
    <w:p w:rsidR="00C80BAC" w:rsidRDefault="00AC4318" w:rsidP="00386B20">
      <w:r>
        <w:br/>
        <w:t>Lines 386-387: "When core reduction intensity is compared according by core</w:t>
      </w:r>
      <w:r>
        <w:br/>
        <w:t>reduction strategy an interesting pattern emerges." Correct grammar.</w:t>
      </w:r>
    </w:p>
    <w:p w:rsidR="00C80BAC" w:rsidRDefault="00C80BAC" w:rsidP="00386B20">
      <w:pPr>
        <w:rPr>
          <w:b/>
        </w:rPr>
      </w:pPr>
      <w:r>
        <w:rPr>
          <w:b/>
        </w:rPr>
        <w:t>This has been revised.</w:t>
      </w:r>
    </w:p>
    <w:p w:rsidR="00C80BAC" w:rsidRDefault="00AC4318" w:rsidP="00386B20">
      <w:r>
        <w:br/>
        <w:t xml:space="preserve">Lines 387-391: </w:t>
      </w:r>
      <w:proofErr w:type="spellStart"/>
      <w:r>
        <w:t>Unifacial</w:t>
      </w:r>
      <w:proofErr w:type="spellEnd"/>
      <w:r>
        <w:t xml:space="preserve"> and unipolar, core</w:t>
      </w:r>
      <w:r w:rsidR="00595CD0">
        <w:t xml:space="preserve"> reduction strategies result in </w:t>
      </w:r>
      <w:r>
        <w:t>less reduction than strategies that r</w:t>
      </w:r>
      <w:r w:rsidR="00595CD0">
        <w:t xml:space="preserve">equire bifacial, </w:t>
      </w:r>
      <w:proofErr w:type="spellStart"/>
      <w:r w:rsidR="00595CD0">
        <w:t>multifacial</w:t>
      </w:r>
      <w:proofErr w:type="spellEnd"/>
      <w:r w:rsidR="00595CD0">
        <w:t xml:space="preserve"> or </w:t>
      </w:r>
      <w:r>
        <w:t>polyhedral strategies (</w:t>
      </w:r>
      <w:proofErr w:type="spellStart"/>
      <w:r>
        <w:t>Kruskal</w:t>
      </w:r>
      <w:proofErr w:type="spellEnd"/>
      <w:r>
        <w:t xml:space="preserve"> Wallis, P-valu</w:t>
      </w:r>
      <w:r w:rsidR="00595CD0">
        <w:t xml:space="preserve">e: &lt; .001) (Figure 6). In other </w:t>
      </w:r>
      <w:r>
        <w:t>words, core reduction strategies that requir</w:t>
      </w:r>
      <w:r w:rsidR="00595CD0">
        <w:t xml:space="preserve">e fewer core rotations, such as </w:t>
      </w:r>
      <w:proofErr w:type="spellStart"/>
      <w:r w:rsidR="00595CD0">
        <w:t>unifacial</w:t>
      </w:r>
      <w:proofErr w:type="spellEnd"/>
      <w:r w:rsidR="00595CD0">
        <w:t xml:space="preserve"> and </w:t>
      </w:r>
      <w:r>
        <w:t>unidirectional strategies, a</w:t>
      </w:r>
      <w:r w:rsidR="00595CD0">
        <w:t xml:space="preserve">re less reduced than those that </w:t>
      </w:r>
      <w:r>
        <w:t>involve more complex rotation strategies." Th</w:t>
      </w:r>
      <w:r w:rsidR="00595CD0">
        <w:t xml:space="preserve">is sentence is problematic, and </w:t>
      </w:r>
      <w:r>
        <w:t>I think this is because of the inaccurate wa</w:t>
      </w:r>
      <w:r w:rsidR="00595CD0">
        <w:t xml:space="preserve">y that surface and rotations of </w:t>
      </w:r>
      <w:r>
        <w:t>the core are linked (see comment ab</w:t>
      </w:r>
      <w:r w:rsidR="00595CD0">
        <w:t xml:space="preserve">ove): bifacial, </w:t>
      </w:r>
      <w:proofErr w:type="spellStart"/>
      <w:r w:rsidR="00595CD0">
        <w:t>multifacial</w:t>
      </w:r>
      <w:proofErr w:type="spellEnd"/>
      <w:r w:rsidR="00595CD0">
        <w:t xml:space="preserve"> and </w:t>
      </w:r>
      <w:r>
        <w:t>p</w:t>
      </w:r>
      <w:r w:rsidR="00595CD0">
        <w:t xml:space="preserve">olyhedral strategies involved </w:t>
      </w:r>
      <w:r>
        <w:t xml:space="preserve">flipping of </w:t>
      </w:r>
      <w:r w:rsidR="00595CD0">
        <w:t xml:space="preserve">the core and exploiting more of </w:t>
      </w:r>
      <w:r>
        <w:t xml:space="preserve">its volume as a result. </w:t>
      </w:r>
      <w:r w:rsidR="00595CD0">
        <w:t>Each of the surfa</w:t>
      </w:r>
      <w:r w:rsidR="00595CD0">
        <w:t xml:space="preserve">ce can be exploited </w:t>
      </w:r>
      <w:proofErr w:type="spellStart"/>
      <w:r w:rsidR="00595CD0">
        <w:t>unifacially</w:t>
      </w:r>
      <w:proofErr w:type="spellEnd"/>
      <w:r w:rsidR="00595CD0">
        <w:t xml:space="preserve"> </w:t>
      </w:r>
      <w:r w:rsidR="00595CD0">
        <w:t xml:space="preserve">(for that specific surface) by rotation, but </w:t>
      </w:r>
      <w:r w:rsidR="00595CD0">
        <w:t>the core would still be heavily reduced</w:t>
      </w:r>
      <w:proofErr w:type="gramStart"/>
      <w:r w:rsidR="00595CD0">
        <w:t>..</w:t>
      </w:r>
      <w:proofErr w:type="gramEnd"/>
      <w:r w:rsidR="00595CD0">
        <w:t xml:space="preserve"> The </w:t>
      </w:r>
      <w:r w:rsidR="00595CD0">
        <w:t>sentence compared two not-of-kind properties of reduction.</w:t>
      </w:r>
    </w:p>
    <w:p w:rsidR="00595CD0" w:rsidRDefault="00C80BAC" w:rsidP="00386B20">
      <w:pPr>
        <w:rPr>
          <w:b/>
        </w:rPr>
      </w:pPr>
      <w:r>
        <w:rPr>
          <w:b/>
        </w:rPr>
        <w:t>This is not necessarily true in all cases. While rotation and reduction are in undoubtedly link</w:t>
      </w:r>
      <w:r w:rsidR="00595CD0">
        <w:rPr>
          <w:b/>
        </w:rPr>
        <w:t>ed</w:t>
      </w:r>
      <w:r>
        <w:rPr>
          <w:b/>
        </w:rPr>
        <w:t xml:space="preserve">, the amount of </w:t>
      </w:r>
      <w:r w:rsidR="00595CD0">
        <w:rPr>
          <w:b/>
        </w:rPr>
        <w:t xml:space="preserve">material lost from the core is related to the size or volume of the flake removed and not rotation. For example, </w:t>
      </w:r>
      <w:proofErr w:type="spellStart"/>
      <w:r w:rsidR="00595CD0">
        <w:rPr>
          <w:b/>
        </w:rPr>
        <w:t>unifacial</w:t>
      </w:r>
      <w:proofErr w:type="spellEnd"/>
      <w:r w:rsidR="00595CD0">
        <w:rPr>
          <w:b/>
        </w:rPr>
        <w:t xml:space="preserve"> core, bifacial core, and a </w:t>
      </w:r>
      <w:proofErr w:type="spellStart"/>
      <w:r w:rsidR="00595CD0">
        <w:rPr>
          <w:b/>
        </w:rPr>
        <w:t>multifacial</w:t>
      </w:r>
      <w:proofErr w:type="spellEnd"/>
      <w:r w:rsidR="00595CD0">
        <w:rPr>
          <w:b/>
        </w:rPr>
        <w:t xml:space="preserve"> </w:t>
      </w:r>
      <w:proofErr w:type="gramStart"/>
      <w:r w:rsidR="00595CD0">
        <w:rPr>
          <w:b/>
        </w:rPr>
        <w:t>core  all</w:t>
      </w:r>
      <w:proofErr w:type="gramEnd"/>
      <w:r w:rsidR="00595CD0">
        <w:rPr>
          <w:b/>
        </w:rPr>
        <w:t xml:space="preserve"> have 10 flakes removed. The amount of volume removed will be dependent on the size of the flakes removed. If the size of the flakes removed all the same, then these three cores will be reduced the same amount regardless of the fact they have been rotated different amounts. </w:t>
      </w:r>
    </w:p>
    <w:p w:rsidR="00C80BAC" w:rsidRPr="00595CD0" w:rsidRDefault="00595CD0" w:rsidP="00386B20">
      <w:pPr>
        <w:rPr>
          <w:b/>
        </w:rPr>
      </w:pPr>
      <w:r>
        <w:rPr>
          <w:b/>
        </w:rPr>
        <w:t xml:space="preserve">I do agree that more flakes must be removed to produce a polyhedron than a </w:t>
      </w:r>
      <w:proofErr w:type="spellStart"/>
      <w:r>
        <w:rPr>
          <w:b/>
        </w:rPr>
        <w:t>unifacial</w:t>
      </w:r>
      <w:proofErr w:type="spellEnd"/>
      <w:r>
        <w:rPr>
          <w:b/>
        </w:rPr>
        <w:t xml:space="preserve"> core but then the issue becomes whether the continuous flipping of the core is intentional or not.  Studies have shown that polyhedrons can arise due to both intention and non-intentional reduction strategies </w:t>
      </w:r>
      <w:r w:rsidRPr="00595CD0">
        <w:rPr>
          <w:b/>
        </w:rPr>
        <w:fldChar w:fldCharType="begin"/>
      </w:r>
      <w:r w:rsidRPr="00595CD0">
        <w:rPr>
          <w:b/>
        </w:rPr>
        <w:instrText xml:space="preserve"> ADDIN ZOTERO_ITEM CSL_CITATION {"citationID":"oJkY7pGA","properties":{"formattedCitation":"(Toth, 1985; Texier and Roche, 1995; Moore and Perston, 2016)","plainCitation":"(Toth, 1985; Texier and Roche, 1995; Moore and Perston, 2016)","noteIndex":0},"citationItems":[{"id":424,"uris":["http://zotero.org/users/2042166/items/BQI73PP2"],"uri":["http://zotero.org/users/2042166/items/BQI73PP2"],"itemData":{"id":424,"type":"article-journal","title":"The oldowan reassessed: A close look at early stone artifacts","container-title":"Journal of Archaeological Science","page":"101–120","volume":"12","issue":"2","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DOI":"10.1016/0305-4403(85)90056-1","ISSN":"10959238","author":[{"family":"Toth","given":"Nicholas"}],"issued":{"date-parts":[["1985"]]}}},{"id":943,"uris":["http://zotero.org/users/2042166/items/LVMRCYFG"],"uri":["http://zotero.org/users/2042166/items/LVMRCYFG"],"itemData":{"id":943,"type":"article-journal","title":"Polyèdre, sub-sphéroïde, sphéroïde et bola: des segments plus ou moins longs d'une même chaîne opératoire","container-title":"Cahier Noir","page":"31-40","volume":"7","author":[{"family":"Texier","given":"Jean Pierre"},{"family":"Roche","given":"Hélène"}],"issued":{"date-parts":[["1995"]]}}},{"id":594,"uris":["http://zotero.org/users/2042166/items/6RM3FBXW"],"uri":["http://zotero.org/users/2042166/items/6RM3FBXW"],"itemData":{"id":594,"type":"article-journal","title":"Experimental Insights into the Cognitive Significance of Early Stone Tools","container-title":"PLOS ONE","page":"e0158803","volume":"11","issue":"7","source":"Crossref","DOI":"10.1371/journal.pone.0158803","ISSN":"1932-6203","language":"en","author":[{"family":"Moore","given":"Mark W."},{"family":"Perston","given":"Yinika"}],"editor":[{"family":"Petraglia","given":"Michael D."}],"issued":{"date-parts":[["2016",7,8]]}}}],"schema":"https://github.com/citation-style-language/schema/raw/master/csl-citation.json"} </w:instrText>
      </w:r>
      <w:r w:rsidRPr="00595CD0">
        <w:rPr>
          <w:b/>
        </w:rPr>
        <w:fldChar w:fldCharType="separate"/>
      </w:r>
      <w:r w:rsidRPr="00595CD0">
        <w:rPr>
          <w:rFonts w:ascii="Calibri" w:hAnsi="Calibri" w:cs="Calibri"/>
          <w:b/>
        </w:rPr>
        <w:t>(</w:t>
      </w:r>
      <w:proofErr w:type="spellStart"/>
      <w:r w:rsidRPr="00595CD0">
        <w:rPr>
          <w:rFonts w:ascii="Calibri" w:hAnsi="Calibri" w:cs="Calibri"/>
          <w:b/>
        </w:rPr>
        <w:t>Toth</w:t>
      </w:r>
      <w:proofErr w:type="spellEnd"/>
      <w:r w:rsidRPr="00595CD0">
        <w:rPr>
          <w:rFonts w:ascii="Calibri" w:hAnsi="Calibri" w:cs="Calibri"/>
          <w:b/>
        </w:rPr>
        <w:t xml:space="preserve">, 1985; </w:t>
      </w:r>
      <w:proofErr w:type="spellStart"/>
      <w:r w:rsidRPr="00595CD0">
        <w:rPr>
          <w:rFonts w:ascii="Calibri" w:hAnsi="Calibri" w:cs="Calibri"/>
          <w:b/>
        </w:rPr>
        <w:t>Texier</w:t>
      </w:r>
      <w:proofErr w:type="spellEnd"/>
      <w:r w:rsidRPr="00595CD0">
        <w:rPr>
          <w:rFonts w:ascii="Calibri" w:hAnsi="Calibri" w:cs="Calibri"/>
          <w:b/>
        </w:rPr>
        <w:t xml:space="preserve"> and Roche, 1995; Moore and </w:t>
      </w:r>
      <w:proofErr w:type="spellStart"/>
      <w:r w:rsidRPr="00595CD0">
        <w:rPr>
          <w:rFonts w:ascii="Calibri" w:hAnsi="Calibri" w:cs="Calibri"/>
          <w:b/>
        </w:rPr>
        <w:t>Perston</w:t>
      </w:r>
      <w:proofErr w:type="spellEnd"/>
      <w:r w:rsidRPr="00595CD0">
        <w:rPr>
          <w:rFonts w:ascii="Calibri" w:hAnsi="Calibri" w:cs="Calibri"/>
          <w:b/>
        </w:rPr>
        <w:t>, 2016)</w:t>
      </w:r>
      <w:r w:rsidRPr="00595CD0">
        <w:rPr>
          <w:b/>
        </w:rPr>
        <w:fldChar w:fldCharType="end"/>
      </w:r>
      <w:r w:rsidRPr="00595CD0">
        <w:rPr>
          <w:b/>
        </w:rPr>
        <w:t xml:space="preserve">.  </w:t>
      </w:r>
    </w:p>
    <w:p w:rsidR="00AC4318" w:rsidRDefault="00AC4318" w:rsidP="00386B20">
      <w:r>
        <w:lastRenderedPageBreak/>
        <w:br/>
        <w:t xml:space="preserve">Lines 515-516: "Interestingly the different </w:t>
      </w:r>
      <w:r w:rsidR="00A534CC">
        <w:t xml:space="preserve">reduction strategies present at </w:t>
      </w:r>
      <w:proofErr w:type="spellStart"/>
      <w:r>
        <w:t>Kanjera</w:t>
      </w:r>
      <w:proofErr w:type="spellEnd"/>
      <w:r>
        <w:t xml:space="preserve"> South seem to be related to reductio</w:t>
      </w:r>
      <w:r w:rsidR="00A534CC">
        <w:t xml:space="preserve">n intensity". I </w:t>
      </w:r>
      <w:proofErr w:type="spellStart"/>
      <w:r w:rsidR="00A534CC">
        <w:t>thihk</w:t>
      </w:r>
      <w:proofErr w:type="spellEnd"/>
      <w:r w:rsidR="00A534CC">
        <w:t xml:space="preserve"> this is a </w:t>
      </w:r>
      <w:r>
        <w:t>tautological and therefore meaningless statement. The reduction</w:t>
      </w:r>
      <w:r w:rsidR="00A534CC">
        <w:t xml:space="preserve"> strategies </w:t>
      </w:r>
      <w:r>
        <w:t>are WHAT creates the reduction intensity</w:t>
      </w:r>
      <w:r w:rsidR="00A534CC">
        <w:t xml:space="preserve">. This is a point that is amply </w:t>
      </w:r>
      <w:r>
        <w:t xml:space="preserve">discussed in the work on </w:t>
      </w:r>
      <w:proofErr w:type="spellStart"/>
      <w:r>
        <w:t>Peninj</w:t>
      </w:r>
      <w:proofErr w:type="spellEnd"/>
      <w:r>
        <w:t xml:space="preserve"> and the cla</w:t>
      </w:r>
      <w:r w:rsidR="00A534CC">
        <w:t xml:space="preserve">ssification of the cores (de la </w:t>
      </w:r>
      <w:r>
        <w:t>Torre et al., 2003).</w:t>
      </w:r>
    </w:p>
    <w:p w:rsidR="00AC4318" w:rsidRDefault="00AC4318" w:rsidP="00386B20"/>
    <w:p w:rsidR="00B32792" w:rsidRDefault="00B32792" w:rsidP="00B32792">
      <w:pPr>
        <w:rPr>
          <w:b/>
        </w:rPr>
      </w:pPr>
      <w:r>
        <w:rPr>
          <w:b/>
        </w:rPr>
        <w:t xml:space="preserve">The broader point that this statement attempts to make is that given the relationship between reduction intensity, raw material transport distance and reduction strategy in the </w:t>
      </w:r>
      <w:proofErr w:type="spellStart"/>
      <w:r>
        <w:rPr>
          <w:b/>
        </w:rPr>
        <w:t>Kanjera</w:t>
      </w:r>
      <w:proofErr w:type="spellEnd"/>
      <w:r>
        <w:rPr>
          <w:b/>
        </w:rPr>
        <w:t xml:space="preserve"> South </w:t>
      </w:r>
      <w:proofErr w:type="gramStart"/>
      <w:r>
        <w:rPr>
          <w:b/>
        </w:rPr>
        <w:t>assemblage, that</w:t>
      </w:r>
      <w:proofErr w:type="gramEnd"/>
      <w:r>
        <w:rPr>
          <w:b/>
        </w:rPr>
        <w:t xml:space="preserve"> broader ecological factors may be conditioning the technological strategies applied to stone at </w:t>
      </w:r>
      <w:proofErr w:type="spellStart"/>
      <w:r>
        <w:rPr>
          <w:b/>
        </w:rPr>
        <w:t>Kanjera</w:t>
      </w:r>
      <w:proofErr w:type="spellEnd"/>
      <w:r>
        <w:rPr>
          <w:b/>
        </w:rPr>
        <w:t xml:space="preserve"> South. We hope that the revisions to the discussion clarify this point. </w:t>
      </w:r>
    </w:p>
    <w:p w:rsidR="00B32792" w:rsidRDefault="00B32792" w:rsidP="00B32792">
      <w:pPr>
        <w:rPr>
          <w:b/>
        </w:rPr>
      </w:pPr>
    </w:p>
    <w:p w:rsidR="00B32792" w:rsidRDefault="00B32792" w:rsidP="00B32792">
      <w:pPr>
        <w:rPr>
          <w:b/>
          <w:u w:val="single"/>
        </w:rPr>
      </w:pPr>
      <w:r>
        <w:rPr>
          <w:b/>
          <w:u w:val="single"/>
        </w:rPr>
        <w:t>Reviewer 3:</w:t>
      </w:r>
    </w:p>
    <w:p w:rsidR="00B32792" w:rsidRDefault="00B32792" w:rsidP="00B32792">
      <w:r>
        <w:t xml:space="preserve">This is a very nice paper on a </w:t>
      </w:r>
      <w:r>
        <w:t xml:space="preserve">very high quality data set from </w:t>
      </w:r>
      <w:proofErr w:type="spellStart"/>
      <w:r>
        <w:t>Kanjera</w:t>
      </w:r>
      <w:proofErr w:type="spellEnd"/>
      <w:r>
        <w:t xml:space="preserve"> South. The paper is tight and suc</w:t>
      </w:r>
      <w:r>
        <w:t xml:space="preserve">cinct and easy to read. I think </w:t>
      </w:r>
      <w:r>
        <w:t xml:space="preserve">the analysis is good, and it makes </w:t>
      </w:r>
      <w:r>
        <w:t xml:space="preserve">some very interesting points. I </w:t>
      </w:r>
      <w:r>
        <w:t xml:space="preserve">definitely recommend publication. </w:t>
      </w:r>
      <w:r>
        <w:t xml:space="preserve">My greatest concern is with the </w:t>
      </w:r>
      <w:r>
        <w:t>background section. As I discuss some below, I think the auth</w:t>
      </w:r>
      <w:r>
        <w:t xml:space="preserve">ors have </w:t>
      </w:r>
      <w:r>
        <w:t>mischaracterized a bit the technological app</w:t>
      </w:r>
      <w:r>
        <w:t xml:space="preserve">roach and appear to position it </w:t>
      </w:r>
      <w:r>
        <w:t>in contrast to an ecological approach. I wo</w:t>
      </w:r>
      <w:r>
        <w:t xml:space="preserve">uld say that most practitioners </w:t>
      </w:r>
      <w:r>
        <w:t xml:space="preserve">of the technological approach think that </w:t>
      </w:r>
      <w:r>
        <w:t xml:space="preserve">ecology (often called economy - </w:t>
      </w:r>
      <w:r>
        <w:t>maybe not exactly the same thing but pret</w:t>
      </w:r>
      <w:r>
        <w:t xml:space="preserve">ty close in its application) is </w:t>
      </w:r>
      <w:r>
        <w:t>already baked into their analysis. What</w:t>
      </w:r>
      <w:r>
        <w:t xml:space="preserve"> I think the authors are really </w:t>
      </w:r>
      <w:r>
        <w:t>trying to say is that there is more work to b</w:t>
      </w:r>
      <w:r>
        <w:t xml:space="preserve">e done at the ecological level, </w:t>
      </w:r>
      <w:r>
        <w:t>especially as regards landscape variation and raw material</w:t>
      </w:r>
      <w:r>
        <w:t xml:space="preserve"> transport, and </w:t>
      </w:r>
      <w:r>
        <w:t>that this additional work may shed light on variability that up to now has</w:t>
      </w:r>
      <w:r>
        <w:br/>
        <w:t>been</w:t>
      </w:r>
      <w:r>
        <w:t xml:space="preserve"> attributed to higher orders of </w:t>
      </w:r>
      <w:r>
        <w:t>explanation. I would encourage the</w:t>
      </w:r>
      <w:r>
        <w:t xml:space="preserve">m to revisit this part of their </w:t>
      </w:r>
      <w:r>
        <w:t>presentation and modify a bit.</w:t>
      </w:r>
      <w:r>
        <w:br/>
      </w:r>
    </w:p>
    <w:p w:rsidR="00B32792" w:rsidRPr="00B32792" w:rsidRDefault="00B32792" w:rsidP="00B32792">
      <w:pPr>
        <w:rPr>
          <w:b/>
        </w:rPr>
      </w:pPr>
      <w:r>
        <w:rPr>
          <w:b/>
        </w:rPr>
        <w:t xml:space="preserve">See the comments addressed above. </w:t>
      </w:r>
    </w:p>
    <w:p w:rsidR="00B32792" w:rsidRDefault="00B32792" w:rsidP="00B32792">
      <w:pPr>
        <w:rPr>
          <w:b/>
        </w:rPr>
      </w:pPr>
      <w:r>
        <w:br/>
        <w:t>What follows are some more details points and edi</w:t>
      </w:r>
      <w:r>
        <w:t>ts (there are frequent</w:t>
      </w:r>
      <w:r>
        <w:br/>
        <w:t>typos):</w:t>
      </w:r>
      <w:r>
        <w:br/>
      </w:r>
    </w:p>
    <w:p w:rsidR="00B32792" w:rsidRDefault="00B32792" w:rsidP="00B32792">
      <w:r>
        <w:rPr>
          <w:b/>
        </w:rPr>
        <w:t>See comments above.</w:t>
      </w:r>
      <w:r>
        <w:br/>
      </w:r>
      <w:r>
        <w:br/>
        <w:t>Is this statement - From this perspective, the variation seen in all</w:t>
      </w:r>
      <w:r>
        <w:br/>
        <w:t>technology stems from socially mediated images and thoughts (</w:t>
      </w:r>
      <w:proofErr w:type="spellStart"/>
      <w:r>
        <w:t>Inizan</w:t>
      </w:r>
      <w:proofErr w:type="spellEnd"/>
      <w:r>
        <w:t xml:space="preserve"> et al</w:t>
      </w:r>
      <w:proofErr w:type="gramStart"/>
      <w:r>
        <w:t>.</w:t>
      </w:r>
      <w:proofErr w:type="gramEnd"/>
      <w:r>
        <w:br/>
        <w:t>1999) - an exaggerated characterization? I think most practitioners of this</w:t>
      </w:r>
      <w:r>
        <w:br/>
        <w:t>approach would not attribute all variation to socially mediated images and</w:t>
      </w:r>
      <w:r>
        <w:br/>
        <w:t>thoughts.</w:t>
      </w:r>
    </w:p>
    <w:p w:rsidR="00B32792" w:rsidRDefault="00B32792" w:rsidP="00B32792">
      <w:r>
        <w:rPr>
          <w:b/>
        </w:rPr>
        <w:t>This section has been revised</w:t>
      </w:r>
      <w:r>
        <w:br/>
      </w:r>
      <w:r>
        <w:br/>
      </w:r>
      <w:r>
        <w:br/>
      </w:r>
      <w:r>
        <w:lastRenderedPageBreak/>
        <w:br/>
        <w:t xml:space="preserve">"At </w:t>
      </w:r>
      <w:proofErr w:type="spellStart"/>
      <w:r>
        <w:t>Gona</w:t>
      </w:r>
      <w:proofErr w:type="spellEnd"/>
      <w:r>
        <w:t>, differences in the proportion of reduction strategies between</w:t>
      </w:r>
      <w:r>
        <w:br/>
        <w:t>sites have been</w:t>
      </w:r>
      <w:r>
        <w:br/>
        <w:t>argued to reflect cultural traditions of specific groups (Stout et al. 2010,</w:t>
      </w:r>
      <w:r>
        <w:br/>
        <w:t>2019)." - Yes, but he did this after trying to eliminate other types of</w:t>
      </w:r>
      <w:r>
        <w:br/>
        <w:t>explanations, including ecological, right? In other words, it is hardly an</w:t>
      </w:r>
      <w:r>
        <w:br/>
        <w:t xml:space="preserve">example of </w:t>
      </w:r>
      <w:proofErr w:type="spellStart"/>
      <w:r>
        <w:t>Inizian</w:t>
      </w:r>
      <w:proofErr w:type="spellEnd"/>
      <w:r>
        <w:t xml:space="preserve"> in the way he reached this conclusion even if the end</w:t>
      </w:r>
      <w:r>
        <w:br/>
        <w:t xml:space="preserve">result is the same. I think the same could be said for </w:t>
      </w:r>
      <w:proofErr w:type="spellStart"/>
      <w:r>
        <w:t>Delagnes</w:t>
      </w:r>
      <w:proofErr w:type="spellEnd"/>
      <w:r>
        <w:t xml:space="preserve"> and Roche.</w:t>
      </w:r>
      <w:r>
        <w:br/>
        <w:t>I think they had trouble seeing what other variables might account for the</w:t>
      </w:r>
      <w:r>
        <w:br/>
        <w:t>differences they saw rather than starting from the perspective that it must</w:t>
      </w:r>
      <w:r>
        <w:br/>
        <w:t xml:space="preserve">be species or culture (see also </w:t>
      </w:r>
      <w:proofErr w:type="spellStart"/>
      <w:r>
        <w:t>Harmand</w:t>
      </w:r>
      <w:proofErr w:type="spellEnd"/>
      <w:r>
        <w:t xml:space="preserve"> 2009).</w:t>
      </w:r>
    </w:p>
    <w:p w:rsidR="00B32792" w:rsidRDefault="00B32792" w:rsidP="00B32792">
      <w:r>
        <w:rPr>
          <w:b/>
        </w:rPr>
        <w:t>This section has been revised.</w:t>
      </w:r>
    </w:p>
    <w:p w:rsidR="00B32792" w:rsidRDefault="00B32792" w:rsidP="00B32792">
      <w:r>
        <w:br/>
        <w:t>In a way, this is problematic because as figure demonstrates - missing</w:t>
      </w:r>
      <w:r>
        <w:br/>
        <w:t>figure reference</w:t>
      </w:r>
    </w:p>
    <w:p w:rsidR="00B32792" w:rsidRDefault="00B32792" w:rsidP="00B32792">
      <w:r>
        <w:rPr>
          <w:b/>
        </w:rPr>
        <w:t>Fixed</w:t>
      </w:r>
      <w:r>
        <w:br/>
      </w:r>
      <w:r>
        <w:br/>
        <w:t>the factors that contribute to stone tool variability are not mutually</w:t>
      </w:r>
      <w:r>
        <w:br/>
        <w:t>exclusive and likely interact with one another - missing period at the end</w:t>
      </w:r>
      <w:r>
        <w:br/>
        <w:t xml:space="preserve">of the sentence and I wonder if </w:t>
      </w:r>
      <w:proofErr w:type="spellStart"/>
      <w:r>
        <w:t>Oldowan</w:t>
      </w:r>
      <w:proofErr w:type="spellEnd"/>
      <w:r>
        <w:t xml:space="preserve"> researchers really see things as</w:t>
      </w:r>
      <w:r>
        <w:br/>
        <w:t>this black and white.</w:t>
      </w:r>
      <w:r>
        <w:br/>
      </w:r>
    </w:p>
    <w:p w:rsidR="00B32792" w:rsidRDefault="00B32792" w:rsidP="00B32792">
      <w:pPr>
        <w:rPr>
          <w:b/>
        </w:rPr>
      </w:pPr>
      <w:r>
        <w:rPr>
          <w:b/>
        </w:rPr>
        <w:t xml:space="preserve">This section has been revised. </w:t>
      </w:r>
    </w:p>
    <w:p w:rsidR="00B32792" w:rsidRDefault="00B32792" w:rsidP="00B32792">
      <w:r>
        <w:br/>
        <w:t>In other words, without considering the broader ecological context of the</w:t>
      </w:r>
      <w:r>
        <w:br/>
      </w:r>
      <w:proofErr w:type="spellStart"/>
      <w:r>
        <w:t>Oldowan</w:t>
      </w:r>
      <w:proofErr w:type="spellEnd"/>
      <w:r>
        <w:t xml:space="preserve"> it may be impossible to disentangle technical competence of </w:t>
      </w:r>
      <w:proofErr w:type="spellStart"/>
      <w:r>
        <w:t>Oldowan</w:t>
      </w:r>
      <w:proofErr w:type="spellEnd"/>
      <w:r>
        <w:br/>
      </w:r>
      <w:proofErr w:type="spellStart"/>
      <w:r>
        <w:t>knapppers</w:t>
      </w:r>
      <w:proofErr w:type="spellEnd"/>
      <w:r>
        <w:t xml:space="preserve"> from technological variability (or vice versa). - Again, maybe</w:t>
      </w:r>
      <w:r>
        <w:br/>
        <w:t xml:space="preserve">others have done a bad job of it, but I think that most </w:t>
      </w:r>
      <w:proofErr w:type="spellStart"/>
      <w:r>
        <w:t>Oldowan</w:t>
      </w:r>
      <w:proofErr w:type="spellEnd"/>
      <w:r>
        <w:t xml:space="preserve"> papers do</w:t>
      </w:r>
      <w:r>
        <w:br/>
        <w:t>give some consideration to ecological variables before reaching larger</w:t>
      </w:r>
      <w:r>
        <w:br/>
        <w:t>conclusions.</w:t>
      </w:r>
      <w:r>
        <w:br/>
      </w:r>
    </w:p>
    <w:p w:rsidR="00B32792" w:rsidRDefault="00B32792" w:rsidP="00B32792">
      <w:pPr>
        <w:rPr>
          <w:b/>
        </w:rPr>
      </w:pPr>
      <w:r>
        <w:rPr>
          <w:b/>
        </w:rPr>
        <w:t xml:space="preserve">This section has been revised </w:t>
      </w:r>
    </w:p>
    <w:p w:rsidR="00B32792" w:rsidRDefault="00B32792" w:rsidP="00B32792">
      <w:r>
        <w:br/>
        <w:t>This paragraph is confusing - The lithic assemblage recovered from</w:t>
      </w:r>
      <w:r>
        <w:br/>
      </w:r>
      <w:proofErr w:type="spellStart"/>
      <w:r>
        <w:t>exacavations</w:t>
      </w:r>
      <w:proofErr w:type="spellEnd"/>
      <w:r>
        <w:t xml:space="preserve"> at </w:t>
      </w:r>
      <w:proofErr w:type="spellStart"/>
      <w:r>
        <w:t>Kanjera</w:t>
      </w:r>
      <w:proofErr w:type="spellEnd"/>
      <w:r>
        <w:t xml:space="preserve"> South represents one of the largest single</w:t>
      </w:r>
      <w:r>
        <w:br/>
        <w:t xml:space="preserve">accumulations of </w:t>
      </w:r>
      <w:proofErr w:type="spellStart"/>
      <w:r>
        <w:t>Oldowan</w:t>
      </w:r>
      <w:proofErr w:type="spellEnd"/>
      <w:r>
        <w:t xml:space="preserve"> artifacts in association with modified fossil </w:t>
      </w:r>
      <w:proofErr w:type="gramStart"/>
      <w:r>
        <w:t>bone</w:t>
      </w:r>
      <w:proofErr w:type="gramEnd"/>
      <w:r>
        <w:br/>
        <w:t>(Plummer 2004). The largest site (169 m2) yielding the bulk of the</w:t>
      </w:r>
      <w:r>
        <w:br/>
        <w:t xml:space="preserve">archaeological finds was Excavation 1. The frequencies of different </w:t>
      </w:r>
      <w:proofErr w:type="spellStart"/>
      <w:r>
        <w:t>bovids</w:t>
      </w:r>
      <w:proofErr w:type="spellEnd"/>
      <w:r>
        <w:br/>
        <w:t xml:space="preserve">in these beds indicates that the </w:t>
      </w:r>
      <w:proofErr w:type="spellStart"/>
      <w:r>
        <w:t>Kanjera</w:t>
      </w:r>
      <w:proofErr w:type="spellEnd"/>
      <w:r>
        <w:t xml:space="preserve"> South landscape, unlike the setting</w:t>
      </w:r>
      <w:r>
        <w:br/>
        <w:t xml:space="preserve">of most of the </w:t>
      </w:r>
      <w:proofErr w:type="spellStart"/>
      <w:r>
        <w:t>Oldowan</w:t>
      </w:r>
      <w:proofErr w:type="spellEnd"/>
      <w:r>
        <w:t xml:space="preserve"> sites, was dominated by a grasslands as opposed to</w:t>
      </w:r>
      <w:r>
        <w:br/>
      </w:r>
      <w:r>
        <w:lastRenderedPageBreak/>
        <w:t>trees. - The second sentence introduces Excavation 1. But are the remaining</w:t>
      </w:r>
      <w:r>
        <w:br/>
        <w:t>sentences also talking about Excavation 1 or just in general?</w:t>
      </w:r>
    </w:p>
    <w:p w:rsidR="00B32792" w:rsidRDefault="00B32792" w:rsidP="00B32792">
      <w:pPr>
        <w:rPr>
          <w:b/>
        </w:rPr>
      </w:pPr>
      <w:r>
        <w:br/>
      </w:r>
      <w:r>
        <w:rPr>
          <w:b/>
        </w:rPr>
        <w:t xml:space="preserve">This section has been revised. References that point to more detailed descriptions of the </w:t>
      </w:r>
      <w:proofErr w:type="spellStart"/>
      <w:r>
        <w:rPr>
          <w:b/>
        </w:rPr>
        <w:t>Kanjera</w:t>
      </w:r>
      <w:proofErr w:type="spellEnd"/>
      <w:r>
        <w:rPr>
          <w:b/>
        </w:rPr>
        <w:t xml:space="preserve"> South assemblage been provided. </w:t>
      </w:r>
    </w:p>
    <w:p w:rsidR="00B32792" w:rsidRDefault="00B32792" w:rsidP="00B32792">
      <w:r>
        <w:br/>
        <w:t>I feel like these paragraphs giving the background could be revisited and</w:t>
      </w:r>
      <w:r>
        <w:br/>
        <w:t>better organized into units of information (e.g. geology, dating, site</w:t>
      </w:r>
      <w:r>
        <w:br/>
        <w:t xml:space="preserve">formation, </w:t>
      </w:r>
      <w:proofErr w:type="spellStart"/>
      <w:r>
        <w:t>paleoenvironment</w:t>
      </w:r>
      <w:proofErr w:type="spellEnd"/>
      <w:r>
        <w:t xml:space="preserve">, fauna, </w:t>
      </w:r>
      <w:proofErr w:type="spellStart"/>
      <w:proofErr w:type="gramStart"/>
      <w:r>
        <w:t>lithics</w:t>
      </w:r>
      <w:proofErr w:type="spellEnd"/>
      <w:proofErr w:type="gramEnd"/>
      <w:r>
        <w:t>). For instance, line 181 is</w:t>
      </w:r>
      <w:r>
        <w:br/>
        <w:t>about site formation. But then again so is line 193. At one point early 3</w:t>
      </w:r>
      <w:r>
        <w:br/>
        <w:t>m of sediment are mentioned and then a few sentences later 30 meters of</w:t>
      </w:r>
      <w:r>
        <w:br/>
        <w:t>sediments are noted.</w:t>
      </w:r>
    </w:p>
    <w:p w:rsidR="00113168" w:rsidRDefault="00B32792" w:rsidP="00B32792">
      <w:r>
        <w:rPr>
          <w:b/>
        </w:rPr>
        <w:t>This section has been revised.</w:t>
      </w:r>
      <w:r>
        <w:br/>
      </w:r>
      <w:r>
        <w:br/>
        <w:t>I am wondering what the basis of this statement might be - The selection of</w:t>
      </w:r>
      <w:r>
        <w:br/>
        <w:t xml:space="preserve">certain rock types exceeds that which is seen in other </w:t>
      </w:r>
      <w:proofErr w:type="spellStart"/>
      <w:r>
        <w:t>Oldowan</w:t>
      </w:r>
      <w:proofErr w:type="spellEnd"/>
      <w:r>
        <w:t xml:space="preserve"> assemblages.</w:t>
      </w:r>
      <w:r>
        <w:br/>
        <w:t xml:space="preserve">I know that at other </w:t>
      </w:r>
      <w:proofErr w:type="spellStart"/>
      <w:r>
        <w:t>Oldowan</w:t>
      </w:r>
      <w:proofErr w:type="spellEnd"/>
      <w:r>
        <w:t xml:space="preserve"> sites it has been demonstrated that particular</w:t>
      </w:r>
      <w:r>
        <w:br/>
        <w:t xml:space="preserve">rocks are being selected. Why </w:t>
      </w:r>
      <w:proofErr w:type="gramStart"/>
      <w:r>
        <w:t>is it</w:t>
      </w:r>
      <w:proofErr w:type="gramEnd"/>
      <w:r>
        <w:t xml:space="preserve"> that here it exceeds what is seen at</w:t>
      </w:r>
      <w:r>
        <w:br/>
        <w:t>other sites?</w:t>
      </w:r>
    </w:p>
    <w:p w:rsidR="00113168" w:rsidRDefault="00113168" w:rsidP="00B32792">
      <w:r>
        <w:rPr>
          <w:b/>
        </w:rPr>
        <w:t>This section has been revised.</w:t>
      </w:r>
      <w:r w:rsidR="00B32792">
        <w:br/>
      </w:r>
      <w:r w:rsidR="00B32792">
        <w:br/>
        <w:t xml:space="preserve">Is </w:t>
      </w:r>
      <w:proofErr w:type="spellStart"/>
      <w:r w:rsidR="00B32792">
        <w:t>Kanjera</w:t>
      </w:r>
      <w:proofErr w:type="spellEnd"/>
      <w:r w:rsidR="00B32792">
        <w:t xml:space="preserve"> alone the same thing as </w:t>
      </w:r>
      <w:proofErr w:type="spellStart"/>
      <w:r w:rsidR="00B32792">
        <w:t>Kanjera</w:t>
      </w:r>
      <w:proofErr w:type="spellEnd"/>
      <w:r w:rsidR="00B32792">
        <w:t xml:space="preserve"> South? (e.g. 224 but also</w:t>
      </w:r>
      <w:r w:rsidR="00B32792">
        <w:br/>
        <w:t>elsewhere)</w:t>
      </w:r>
    </w:p>
    <w:p w:rsidR="00113168" w:rsidRDefault="00113168" w:rsidP="00B32792">
      <w:proofErr w:type="spellStart"/>
      <w:r>
        <w:rPr>
          <w:b/>
        </w:rPr>
        <w:t>Kanjera</w:t>
      </w:r>
      <w:proofErr w:type="spellEnd"/>
      <w:r>
        <w:rPr>
          <w:b/>
        </w:rPr>
        <w:t xml:space="preserve"> has been changed to </w:t>
      </w:r>
      <w:proofErr w:type="spellStart"/>
      <w:r>
        <w:rPr>
          <w:b/>
        </w:rPr>
        <w:t>Kanjera</w:t>
      </w:r>
      <w:proofErr w:type="spellEnd"/>
      <w:r>
        <w:rPr>
          <w:b/>
        </w:rPr>
        <w:t xml:space="preserve"> South throughout the manuscript</w:t>
      </w:r>
      <w:r>
        <w:br/>
      </w:r>
      <w:r w:rsidR="00B32792">
        <w:br/>
      </w:r>
      <w:proofErr w:type="gramStart"/>
      <w:r w:rsidR="00B32792">
        <w:t>This</w:t>
      </w:r>
      <w:proofErr w:type="gramEnd"/>
      <w:r w:rsidR="00B32792">
        <w:t xml:space="preserve"> model considers, the number of flake scars, exploitation surfaces, the</w:t>
      </w:r>
      <w:r w:rsidR="00B32792">
        <w:br/>
        <w:t>number of exploitation surface convergences, the proportion of cortex, and</w:t>
      </w:r>
      <w:r w:rsidR="00B32792">
        <w:br/>
        <w:t>average platform angle to estimate core reduction intensity. [should be - To</w:t>
      </w:r>
      <w:r w:rsidR="00B32792">
        <w:br/>
        <w:t>estimate core reduction intensity, this model considers the number of flake</w:t>
      </w:r>
      <w:r w:rsidR="00B32792">
        <w:br/>
        <w:t>scars, the number of exploitation surfaces, the number of exploitation</w:t>
      </w:r>
      <w:r w:rsidR="00B32792">
        <w:br/>
        <w:t>surface convergences, the proportion of cortex, and the average platform</w:t>
      </w:r>
      <w:r w:rsidR="00B32792">
        <w:br/>
        <w:t>angle. ]</w:t>
      </w:r>
    </w:p>
    <w:p w:rsidR="00113168" w:rsidRDefault="00B32792" w:rsidP="00B32792">
      <w:pPr>
        <w:rPr>
          <w:b/>
        </w:rPr>
      </w:pPr>
      <w:r>
        <w:br/>
      </w:r>
      <w:r w:rsidR="00113168">
        <w:rPr>
          <w:b/>
        </w:rPr>
        <w:t>Fixed</w:t>
      </w:r>
    </w:p>
    <w:p w:rsidR="00113168" w:rsidRDefault="00B32792" w:rsidP="00B32792">
      <w:r>
        <w:br/>
        <w:t>I am not sure about the use of "intuitively" in this sentence - The number</w:t>
      </w:r>
      <w:r>
        <w:br/>
        <w:t>of flake scars intuitively refers to the number of previous flake removals</w:t>
      </w:r>
      <w:r>
        <w:br/>
        <w:t>present on the core. It would seem to suggest a follow up sentence that then</w:t>
      </w:r>
      <w:r>
        <w:br/>
        <w:t>explains why it is not this way. Also, is there a minimum size of a scar</w:t>
      </w:r>
      <w:r>
        <w:br/>
        <w:t>that gets counted?</w:t>
      </w:r>
    </w:p>
    <w:p w:rsidR="00113168" w:rsidRDefault="00113168" w:rsidP="00B32792">
      <w:r>
        <w:rPr>
          <w:b/>
        </w:rPr>
        <w:lastRenderedPageBreak/>
        <w:t xml:space="preserve">Revised </w:t>
      </w:r>
      <w:r w:rsidR="00B32792">
        <w:br/>
      </w:r>
      <w:r w:rsidR="00B32792">
        <w:br/>
        <w:t>Here again I wonder about the use of intuitive - The proportion of cortex</w:t>
      </w:r>
      <w:r w:rsidR="00B32792">
        <w:br/>
        <w:t>has an intuitive relationship with core reduction intensity. And is it said</w:t>
      </w:r>
      <w:r w:rsidR="00B32792">
        <w:br/>
        <w:t>somewhere how cortex is measured?</w:t>
      </w:r>
    </w:p>
    <w:p w:rsidR="00113168" w:rsidRPr="00113168" w:rsidRDefault="00113168" w:rsidP="00B32792">
      <w:pPr>
        <w:rPr>
          <w:b/>
        </w:rPr>
      </w:pPr>
      <w:r>
        <w:rPr>
          <w:b/>
        </w:rPr>
        <w:t>Details regarding how cortex was measured is provided</w:t>
      </w:r>
    </w:p>
    <w:p w:rsidR="00113168" w:rsidRDefault="00B32792" w:rsidP="00B32792">
      <w:r>
        <w:br/>
        <w:t>On average platform angle, this is an average of what exactly? Every flake</w:t>
      </w:r>
      <w:r>
        <w:br/>
        <w:t>initiation scar on the core is measured and then this is averaged?</w:t>
      </w:r>
    </w:p>
    <w:p w:rsidR="00113168" w:rsidRDefault="00113168" w:rsidP="00B32792">
      <w:r>
        <w:rPr>
          <w:b/>
        </w:rPr>
        <w:t>This has been clarified.</w:t>
      </w:r>
      <w:r w:rsidR="00B32792">
        <w:br/>
      </w:r>
      <w:r w:rsidR="00B32792">
        <w:br/>
        <w:t>The part starting with "Specifically" on line 287 might be best placed at</w:t>
      </w:r>
      <w:r w:rsidR="00B32792">
        <w:br/>
        <w:t>the end of the previous paragraph and then some sort of helper sentence can</w:t>
      </w:r>
      <w:r w:rsidR="00B32792">
        <w:br/>
        <w:t>start this paragraph that gives more details on the components of the</w:t>
      </w:r>
      <w:r w:rsidR="00B32792">
        <w:br/>
        <w:t>Douglass model. In any case, the specifically used here looks out of place.</w:t>
      </w:r>
      <w:r w:rsidR="00B32792">
        <w:br/>
      </w:r>
    </w:p>
    <w:p w:rsidR="00113168" w:rsidRDefault="00113168" w:rsidP="00B32792">
      <w:pPr>
        <w:rPr>
          <w:b/>
        </w:rPr>
      </w:pPr>
      <w:r>
        <w:rPr>
          <w:b/>
        </w:rPr>
        <w:t xml:space="preserve">This has been addressed. </w:t>
      </w:r>
    </w:p>
    <w:p w:rsidR="00113168" w:rsidRDefault="00B32792" w:rsidP="00B32792">
      <w:r>
        <w:br/>
        <w:t>Line 305 - maybe delete "clearly" as it makes it sound like a reviewer</w:t>
      </w:r>
      <w:r>
        <w:br/>
        <w:t>response file.</w:t>
      </w:r>
    </w:p>
    <w:p w:rsidR="00113168" w:rsidRDefault="00113168" w:rsidP="00B32792">
      <w:r>
        <w:rPr>
          <w:b/>
        </w:rPr>
        <w:t xml:space="preserve">This has been addressed </w:t>
      </w:r>
      <w:r w:rsidR="00B32792">
        <w:br/>
      </w:r>
      <w:r w:rsidR="00B32792">
        <w:br/>
        <w:t>Line 308 - Flake sequence estimates have a maximum error between +/- 8</w:t>
      </w:r>
      <w:r w:rsidR="00B32792">
        <w:br/>
        <w:t xml:space="preserve">sequences. Where does this come from? The Braun </w:t>
      </w:r>
      <w:proofErr w:type="spellStart"/>
      <w:r w:rsidR="00B32792">
        <w:t>Tactikos</w:t>
      </w:r>
      <w:proofErr w:type="spellEnd"/>
      <w:r w:rsidR="00B32792">
        <w:t xml:space="preserve"> paper?</w:t>
      </w:r>
    </w:p>
    <w:p w:rsidR="00113168" w:rsidRDefault="00113168" w:rsidP="00B32792">
      <w:r>
        <w:rPr>
          <w:b/>
        </w:rPr>
        <w:t>A reference has been added to this line.</w:t>
      </w:r>
      <w:r w:rsidR="00B32792">
        <w:br/>
      </w:r>
      <w:r w:rsidR="00B32792">
        <w:br/>
        <w:t>Line 309 - I am having trouble with squaring these sentences with the</w:t>
      </w:r>
      <w:r w:rsidR="00B32792">
        <w:br/>
        <w:t xml:space="preserve">criticism of </w:t>
      </w:r>
      <w:proofErr w:type="spellStart"/>
      <w:r w:rsidR="00B32792">
        <w:t>Toth</w:t>
      </w:r>
      <w:proofErr w:type="spellEnd"/>
      <w:r w:rsidR="00B32792">
        <w:t xml:space="preserve"> which says that his model give only the relative position.</w:t>
      </w:r>
      <w:r w:rsidR="00B32792">
        <w:br/>
        <w:t>Seems like both approaches arrive at the same place.</w:t>
      </w:r>
    </w:p>
    <w:p w:rsidR="00113168" w:rsidRDefault="00113168" w:rsidP="00B32792">
      <w:r>
        <w:rPr>
          <w:b/>
        </w:rPr>
        <w:t>This has been clarified in the methods</w:t>
      </w:r>
      <w:r w:rsidR="00B32792">
        <w:br/>
      </w:r>
      <w:r w:rsidR="00B32792">
        <w:br/>
      </w:r>
      <w:proofErr w:type="gramStart"/>
      <w:r w:rsidR="00B32792">
        <w:t>In</w:t>
      </w:r>
      <w:proofErr w:type="gramEnd"/>
      <w:r w:rsidR="00B32792">
        <w:t xml:space="preserve"> the edge to mass section, seems like some reference to the work of </w:t>
      </w:r>
      <w:proofErr w:type="spellStart"/>
      <w:r w:rsidR="00B32792">
        <w:t>Rezek</w:t>
      </w:r>
      <w:proofErr w:type="spellEnd"/>
      <w:r w:rsidR="00B32792">
        <w:br/>
        <w:t>et al. 2018 would be appropriate.</w:t>
      </w:r>
      <w:r w:rsidR="00B32792">
        <w:br/>
      </w:r>
    </w:p>
    <w:p w:rsidR="00113168" w:rsidRPr="00113168" w:rsidRDefault="00113168" w:rsidP="00B32792">
      <w:pPr>
        <w:rPr>
          <w:b/>
        </w:rPr>
      </w:pPr>
      <w:r>
        <w:rPr>
          <w:b/>
        </w:rPr>
        <w:t>This citation has been added.</w:t>
      </w:r>
    </w:p>
    <w:p w:rsidR="00113168" w:rsidRDefault="00B32792" w:rsidP="00B32792">
      <w:r>
        <w:br/>
        <w:t>Line 326-327. Mass and volume are nearly the same, but not quite. Are</w:t>
      </w:r>
      <w:r>
        <w:br/>
        <w:t>these two sentences suggesting two separate methods? Is the volume comment</w:t>
      </w:r>
      <w:r>
        <w:br/>
        <w:t>relevant if mass is what these authors are using or can the wording of the</w:t>
      </w:r>
      <w:r>
        <w:br/>
      </w:r>
      <w:r>
        <w:lastRenderedPageBreak/>
        <w:t>volume sentence be nuanced?</w:t>
      </w:r>
      <w:r>
        <w:br/>
      </w:r>
    </w:p>
    <w:p w:rsidR="00113168" w:rsidRPr="00113168" w:rsidRDefault="00113168" w:rsidP="00B32792">
      <w:pPr>
        <w:rPr>
          <w:b/>
        </w:rPr>
      </w:pPr>
      <w:r>
        <w:rPr>
          <w:b/>
        </w:rPr>
        <w:t xml:space="preserve">This has been clarified. </w:t>
      </w:r>
    </w:p>
    <w:p w:rsidR="00113168" w:rsidRDefault="00B32792" w:rsidP="00B32792">
      <w:r>
        <w:br/>
        <w:t>Line 328 - measure of edge length?</w:t>
      </w:r>
    </w:p>
    <w:p w:rsidR="00113168" w:rsidRDefault="00113168" w:rsidP="00B32792">
      <w:r>
        <w:rPr>
          <w:b/>
        </w:rPr>
        <w:t>Fixed</w:t>
      </w:r>
      <w:r w:rsidR="00B32792">
        <w:br/>
      </w:r>
      <w:r w:rsidR="00B32792">
        <w:br/>
        <w:t>Line 329 - edge length estimate?</w:t>
      </w:r>
    </w:p>
    <w:p w:rsidR="00113168" w:rsidRDefault="00113168" w:rsidP="00B32792">
      <w:r>
        <w:rPr>
          <w:b/>
        </w:rPr>
        <w:t>Fixed</w:t>
      </w:r>
      <w:r w:rsidR="00B32792">
        <w:br/>
      </w:r>
      <w:r w:rsidR="00B32792">
        <w:br/>
        <w:t>Line 332 - It isn't clear to me why log transforming mass corrects for the</w:t>
      </w:r>
      <w:r w:rsidR="00B32792">
        <w:br/>
        <w:t>fact that small flakes are not necessarily the most efficient at certain</w:t>
      </w:r>
      <w:r w:rsidR="00B32792">
        <w:br/>
        <w:t>tasks. I think you are log transforming because as size increases, mass</w:t>
      </w:r>
      <w:r w:rsidR="00B32792">
        <w:br/>
        <w:t>increases more quickly than does edge length. I think the difference should</w:t>
      </w:r>
      <w:r w:rsidR="00B32792">
        <w:br/>
        <w:t>be a power of 3, but I'm not sure. So whether a log scale (presumably a log</w:t>
      </w:r>
      <w:r w:rsidR="00B32792">
        <w:br/>
        <w:t>10) or whether the cube root is better, I'm not sure.</w:t>
      </w:r>
    </w:p>
    <w:p w:rsidR="007A1FB8" w:rsidRDefault="00113168" w:rsidP="00B32792">
      <w:r>
        <w:rPr>
          <w:b/>
        </w:rPr>
        <w:t>Clarified.</w:t>
      </w:r>
      <w:r w:rsidR="00B32792">
        <w:br/>
      </w:r>
      <w:r w:rsidR="00B32792">
        <w:br/>
        <w:t>When core reduction intensity is compared according by core reduction</w:t>
      </w:r>
      <w:r w:rsidR="00B32792">
        <w:br/>
        <w:t>strategy an interesting pattern emerges. [</w:t>
      </w:r>
      <w:proofErr w:type="gramStart"/>
      <w:r w:rsidR="00B32792">
        <w:t>delete</w:t>
      </w:r>
      <w:proofErr w:type="gramEnd"/>
      <w:r w:rsidR="00B32792">
        <w:t xml:space="preserve"> according]</w:t>
      </w:r>
      <w:r w:rsidR="00B32792">
        <w:br/>
      </w:r>
    </w:p>
    <w:p w:rsidR="007A1FB8" w:rsidRPr="007A1FB8" w:rsidRDefault="007A1FB8" w:rsidP="00B32792">
      <w:pPr>
        <w:rPr>
          <w:b/>
        </w:rPr>
      </w:pPr>
      <w:r>
        <w:rPr>
          <w:b/>
        </w:rPr>
        <w:t>Fixed.</w:t>
      </w:r>
    </w:p>
    <w:p w:rsidR="007A1FB8" w:rsidRDefault="00B32792" w:rsidP="00B32792">
      <w:r>
        <w:br/>
      </w:r>
      <w:proofErr w:type="spellStart"/>
      <w:r>
        <w:t>Unifacial</w:t>
      </w:r>
      <w:proofErr w:type="spellEnd"/>
      <w:r>
        <w:t xml:space="preserve"> and unipolar, core reduction strategies result in less reduction</w:t>
      </w:r>
      <w:r>
        <w:br/>
        <w:t xml:space="preserve">than strategies that require bifacial, </w:t>
      </w:r>
      <w:proofErr w:type="spellStart"/>
      <w:r>
        <w:t>multifacial</w:t>
      </w:r>
      <w:proofErr w:type="spellEnd"/>
      <w:r>
        <w:t xml:space="preserve"> or polyhedral </w:t>
      </w:r>
      <w:proofErr w:type="gramStart"/>
      <w:r>
        <w:t>strategies</w:t>
      </w:r>
      <w:proofErr w:type="gramEnd"/>
      <w:r>
        <w:br/>
        <w:t>(</w:t>
      </w:r>
      <w:proofErr w:type="spellStart"/>
      <w:r>
        <w:t>Kruskal</w:t>
      </w:r>
      <w:proofErr w:type="spellEnd"/>
      <w:r>
        <w:t xml:space="preserve"> Wallis, P-value: &lt; .001) (Figure 6). [</w:t>
      </w:r>
      <w:proofErr w:type="gramStart"/>
      <w:r>
        <w:t>delete</w:t>
      </w:r>
      <w:proofErr w:type="gramEnd"/>
      <w:r>
        <w:t xml:space="preserve"> first comma]</w:t>
      </w:r>
    </w:p>
    <w:p w:rsidR="007A1FB8" w:rsidRDefault="007A1FB8" w:rsidP="00B32792"/>
    <w:p w:rsidR="007A1FB8" w:rsidRDefault="007A1FB8" w:rsidP="00B32792">
      <w:r>
        <w:rPr>
          <w:b/>
        </w:rPr>
        <w:t>Fixed.</w:t>
      </w:r>
      <w:r w:rsidR="00B32792">
        <w:br/>
      </w:r>
      <w:r w:rsidR="00B32792">
        <w:br/>
        <w:t>Line 419 or so - The flakes that come from far away - they arrived on site</w:t>
      </w:r>
      <w:r w:rsidR="00B32792">
        <w:br/>
        <w:t>as flakes or they were knapped on site from cores that arrived from far</w:t>
      </w:r>
      <w:r w:rsidR="00B32792">
        <w:br/>
        <w:t>away? If the former, could it be that these are the flakes that are</w:t>
      </w:r>
      <w:r w:rsidR="00B32792">
        <w:br/>
        <w:t>selected for transport and not that they were specifically made that way</w:t>
      </w:r>
      <w:r w:rsidR="00B32792">
        <w:br/>
        <w:t>because of their raw material? The way it is written, one could think that</w:t>
      </w:r>
      <w:r w:rsidR="00B32792">
        <w:br/>
        <w:t>the authors are suggesting that the need to transport was anticipated and</w:t>
      </w:r>
      <w:r w:rsidR="00B32792">
        <w:br/>
        <w:t>that the cores were reduced in a different way as a result. Is that really</w:t>
      </w:r>
      <w:r w:rsidR="00B32792">
        <w:br/>
        <w:t>what they mean to say? And if the flakes were made on site, could it be</w:t>
      </w:r>
      <w:r w:rsidR="00B32792">
        <w:br/>
        <w:t>that efficiency just naturally varies with reduction intensity? In other</w:t>
      </w:r>
      <w:r w:rsidR="00B32792">
        <w:br/>
        <w:t>words, do more intensively worked cores produce more efficient flakes? Is</w:t>
      </w:r>
      <w:r w:rsidR="00B32792">
        <w:br/>
      </w:r>
      <w:r w:rsidR="00B32792">
        <w:lastRenderedPageBreak/>
        <w:t>there are correlation in their dataset between stage and efficiency?</w:t>
      </w:r>
      <w:r w:rsidR="00B32792">
        <w:br/>
      </w:r>
    </w:p>
    <w:p w:rsidR="00963A68" w:rsidRDefault="00963A68" w:rsidP="00B32792">
      <w:pPr>
        <w:rPr>
          <w:b/>
        </w:rPr>
      </w:pPr>
      <w:r>
        <w:rPr>
          <w:b/>
        </w:rPr>
        <w:t xml:space="preserve">Our general argument is that the flakes produced on more distant materials were made from cores that had arrived on site. The notion that more reduced cores naturally produce more efficient flakes is a really interesting point. Preliminary examinations of the data suggest that this is not the case. </w:t>
      </w:r>
    </w:p>
    <w:p w:rsidR="004619FB" w:rsidRDefault="00B32792" w:rsidP="00B32792">
      <w:r>
        <w:br/>
        <w:t>Line 459 - This makes sense but it is also true that local materials are</w:t>
      </w:r>
      <w:r>
        <w:br/>
        <w:t>nearly always most frequent at a site. [I see now that an additional</w:t>
      </w:r>
      <w:r>
        <w:br/>
        <w:t>argument is brought in later to distinguish this from</w:t>
      </w:r>
      <w:r w:rsidR="00963A68">
        <w:t xml:space="preserve"> normal distance-decay]</w:t>
      </w:r>
      <w:r>
        <w:br/>
      </w:r>
      <w:r>
        <w:br/>
        <w:t>Line 483 - This paragraph is interesting. But then what are you saying?</w:t>
      </w:r>
      <w:r>
        <w:br/>
        <w:t>When you look at materials with the same material properties, one local and</w:t>
      </w:r>
      <w:r>
        <w:br/>
        <w:t>one exotic, you still see more reduction on the exotic even though their</w:t>
      </w:r>
      <w:r>
        <w:br/>
        <w:t>movement from the source to this site is directed? So they place a higher</w:t>
      </w:r>
      <w:r>
        <w:br/>
        <w:t>value on the exotic even though the properties are the same? Or this is</w:t>
      </w:r>
      <w:r>
        <w:br/>
        <w:t>just a stochastic variant on the distance-decay model (dista</w:t>
      </w:r>
      <w:r w:rsidR="00963A68">
        <w:t>nce-decay but</w:t>
      </w:r>
      <w:r w:rsidR="00963A68">
        <w:br/>
        <w:t>with direction)?</w:t>
      </w:r>
    </w:p>
    <w:p w:rsidR="004619FB" w:rsidRDefault="004619FB" w:rsidP="00B32792"/>
    <w:p w:rsidR="004619FB" w:rsidRDefault="004619FB" w:rsidP="00B32792">
      <w:r>
        <w:rPr>
          <w:b/>
        </w:rPr>
        <w:t>We have revised this section of the manuscript. We hope that our argument is articulated more clearly.</w:t>
      </w:r>
      <w:r w:rsidR="00963A68">
        <w:br/>
      </w:r>
      <w:r w:rsidR="00B32792">
        <w:br/>
        <w:t>Line 573 - This is all good, but I am having trouble integrating it with the</w:t>
      </w:r>
      <w:r w:rsidR="00B32792">
        <w:br/>
        <w:t>finding that variation (as measured by IQR) is the same between local and</w:t>
      </w:r>
      <w:r w:rsidR="00B32792">
        <w:br/>
        <w:t>exotic. Distance-decay removes intentionality from some raw material</w:t>
      </w:r>
      <w:r w:rsidR="00B32792">
        <w:br/>
        <w:t>patterning. However, here distance-decay doesn't quite fit. But it is not</w:t>
      </w:r>
      <w:r w:rsidR="00B32792">
        <w:br/>
        <w:t>intentionality because it is distance-decay plus directed movement? And</w:t>
      </w:r>
      <w:r w:rsidR="00B32792">
        <w:br/>
        <w:t>that gets you more reduced cores and flakes but similar IQRs?</w:t>
      </w:r>
    </w:p>
    <w:p w:rsidR="004619FB" w:rsidRPr="004619FB" w:rsidRDefault="004619FB" w:rsidP="00B32792">
      <w:pPr>
        <w:rPr>
          <w:b/>
        </w:rPr>
      </w:pPr>
      <w:r>
        <w:rPr>
          <w:b/>
        </w:rPr>
        <w:t xml:space="preserve">We have clarified this section in the revised manuscript. </w:t>
      </w:r>
    </w:p>
    <w:p w:rsidR="004619FB" w:rsidRDefault="00B32792" w:rsidP="00B32792">
      <w:r>
        <w:br/>
        <w:t xml:space="preserve">Line 586 - I think the </w:t>
      </w:r>
      <w:proofErr w:type="spellStart"/>
      <w:r>
        <w:t>Iovita</w:t>
      </w:r>
      <w:proofErr w:type="spellEnd"/>
      <w:r>
        <w:t xml:space="preserve"> paper is about later period bifaces, right?</w:t>
      </w:r>
      <w:r>
        <w:br/>
        <w:t>And I worry about calling these LCTs. And I think the point of that paper</w:t>
      </w:r>
      <w:r>
        <w:br/>
        <w:t>was that different reduction trajectories were present in the assemblages</w:t>
      </w:r>
      <w:r>
        <w:br/>
        <w:t xml:space="preserve">they looked at. Is that </w:t>
      </w:r>
      <w:r w:rsidR="00963A68">
        <w:t>really the right example here?</w:t>
      </w:r>
    </w:p>
    <w:p w:rsidR="00236D04" w:rsidRDefault="004619FB" w:rsidP="00B32792">
      <w:r>
        <w:rPr>
          <w:b/>
        </w:rPr>
        <w:t>We have replaced this reference with those that are more relevant to the submission.</w:t>
      </w:r>
      <w:r w:rsidR="00963A68">
        <w:br/>
      </w:r>
      <w:r w:rsidR="00B32792">
        <w:br/>
        <w:t>Note to the editor - My review copy included a Latex dump at the end of the</w:t>
      </w:r>
      <w:r w:rsidR="00B32792">
        <w:br/>
        <w:t>manuscript that revealed the authors of the paper in the form of the</w:t>
      </w:r>
      <w:r w:rsidR="00B32792">
        <w:br/>
        <w:t>filename of the original submission.</w:t>
      </w:r>
      <w:r w:rsidR="00B32792">
        <w:br/>
      </w:r>
      <w:r w:rsidR="00B32792">
        <w:br/>
        <w:t>Figure 6 - Do I understand correctly that the right figure is also the color</w:t>
      </w:r>
      <w:r w:rsidR="00B32792">
        <w:br/>
      </w:r>
      <w:r w:rsidR="00B32792">
        <w:lastRenderedPageBreak/>
        <w:t>key for the left figure? And could the authors actually use colors instead</w:t>
      </w:r>
      <w:r w:rsidR="00B32792">
        <w:br/>
        <w:t>of shades of grey?</w:t>
      </w:r>
      <w:bookmarkStart w:id="0" w:name="_GoBack"/>
      <w:bookmarkEnd w:id="0"/>
      <w:r w:rsidR="00B32792">
        <w:br/>
      </w:r>
      <w:r w:rsidR="00B32792">
        <w:br/>
        <w:t>Figure 7 - So even early stage reduction flakes made on distant raw</w:t>
      </w:r>
      <w:r w:rsidR="00B32792">
        <w:br/>
        <w:t>materials have a more efficient edge to mass ratio than similar flakes on</w:t>
      </w:r>
      <w:r w:rsidR="00B32792">
        <w:br/>
        <w:t>local materials? A single figure showing this would be useful I think. I</w:t>
      </w:r>
      <w:r w:rsidR="00B32792">
        <w:br/>
        <w:t>worry that efficiency increases with core reduction intensity and so these</w:t>
      </w:r>
      <w:r w:rsidR="00B32792">
        <w:br/>
        <w:t>two measures are in effect one.</w:t>
      </w:r>
    </w:p>
    <w:p w:rsidR="00236D04" w:rsidRDefault="00236D04" w:rsidP="00B32792">
      <w:r>
        <w:rPr>
          <w:b/>
        </w:rPr>
        <w:t>The difficulty with this is that there are few early stage flakes associated with the distant raw materials. I have plotted the relationship between flake sequence and the edge to mass ratio</w:t>
      </w:r>
      <w:r w:rsidR="00B32792">
        <w:br/>
      </w:r>
      <w:r w:rsidR="00B32792">
        <w:br/>
        <w:t>Also, I guess what makes the flake efficient is a high EPA. And so on high</w:t>
      </w:r>
      <w:r w:rsidR="00B32792">
        <w:br/>
        <w:t>quality material they use a high EPA from the start? And the high quality</w:t>
      </w:r>
      <w:r w:rsidR="00B32792">
        <w:br/>
        <w:t>local material is also this way (because there is a least one high quality</w:t>
      </w:r>
      <w:r w:rsidR="00B32792">
        <w:br/>
        <w:t>local if I remember correctly)? And quality is measured by edge durability</w:t>
      </w:r>
      <w:r w:rsidR="00B32792">
        <w:br/>
        <w:t xml:space="preserve">not how </w:t>
      </w:r>
      <w:proofErr w:type="spellStart"/>
      <w:r w:rsidR="00B32792">
        <w:t>knappable</w:t>
      </w:r>
      <w:proofErr w:type="spellEnd"/>
      <w:r w:rsidR="00B32792">
        <w:t xml:space="preserve"> it is? So it is not just a question of being better able</w:t>
      </w:r>
      <w:r w:rsidR="00B32792">
        <w:br/>
        <w:t>to maintain a high EPA on high quality material?</w:t>
      </w:r>
      <w:r w:rsidR="00B32792">
        <w:br/>
      </w:r>
    </w:p>
    <w:p w:rsidR="00236D04" w:rsidRDefault="00236D04" w:rsidP="00B32792"/>
    <w:p w:rsidR="00236D04" w:rsidRDefault="00B32792" w:rsidP="00B32792">
      <w:r>
        <w:br/>
        <w:t>So no data are included with this paper? And there is no SI? I ask because</w:t>
      </w:r>
      <w:r>
        <w:br/>
        <w:t>the reporting of the statistics is rather sparse (name of statistic and P</w:t>
      </w:r>
      <w:r>
        <w:br/>
        <w:t>value). There is no reporting of actual statistical values, rather</w:t>
      </w:r>
      <w:r>
        <w:br/>
        <w:t>everything is in the figures. On the one hand, it makes the paper quite</w:t>
      </w:r>
      <w:r>
        <w:br/>
        <w:t>readable. On the other hand, it makes it a bit harder to evaluate and to</w:t>
      </w:r>
      <w:r>
        <w:br/>
        <w:t>compare. As I was reading it, I figured the authors did not include more</w:t>
      </w:r>
      <w:r>
        <w:br/>
        <w:t>reporting and data in the paper because they had included the data as an SI.</w:t>
      </w:r>
      <w:r>
        <w:br/>
        <w:t>Apparently not? I think that if no data are included, then it might be</w:t>
      </w:r>
      <w:r>
        <w:br/>
        <w:t xml:space="preserve">required to do a </w:t>
      </w:r>
      <w:proofErr w:type="gramStart"/>
      <w:r>
        <w:t>more full</w:t>
      </w:r>
      <w:proofErr w:type="gramEnd"/>
      <w:r>
        <w:t xml:space="preserve"> reporting of the numbers behind each statistical</w:t>
      </w:r>
      <w:r>
        <w:br/>
        <w:t>test. As it is, for instance, I would be hard pressed to say whether my</w:t>
      </w:r>
      <w:r>
        <w:br/>
        <w:t>flakes are more or less efficient that these.</w:t>
      </w:r>
      <w:r>
        <w:br/>
      </w:r>
    </w:p>
    <w:p w:rsidR="00236D04" w:rsidRDefault="00236D04" w:rsidP="00B32792">
      <w:pPr>
        <w:rPr>
          <w:b/>
        </w:rPr>
      </w:pPr>
      <w:r>
        <w:rPr>
          <w:b/>
        </w:rPr>
        <w:t xml:space="preserve"> See comments above. </w:t>
      </w:r>
    </w:p>
    <w:p w:rsidR="00236D04" w:rsidRDefault="00B32792" w:rsidP="00B32792">
      <w:r>
        <w:br/>
        <w:t>Line 60 - The results of this study contribute to the exploration of</w:t>
      </w:r>
      <w:r>
        <w:br/>
        <w:t>ecological and socio-cultural</w:t>
      </w:r>
      <w:r>
        <w:br/>
        <w:t xml:space="preserve">influences on </w:t>
      </w:r>
      <w:proofErr w:type="spellStart"/>
      <w:r>
        <w:t>Oldowan</w:t>
      </w:r>
      <w:proofErr w:type="spellEnd"/>
      <w:r>
        <w:t xml:space="preserve"> artifact variation. - I am not sure this paper</w:t>
      </w:r>
      <w:r>
        <w:br/>
        <w:t>contributes to the socio-cultural influences on stone artifact variation.</w:t>
      </w:r>
      <w:r>
        <w:br/>
        <w:t>In a few places it mentions that their model can't explain all of the</w:t>
      </w:r>
      <w:r>
        <w:br/>
        <w:t>variability without going further, but I have difficulty seeing the</w:t>
      </w:r>
      <w:r>
        <w:br/>
        <w:t>contribution.</w:t>
      </w:r>
    </w:p>
    <w:p w:rsidR="00236D04" w:rsidRDefault="00236D04" w:rsidP="00B32792">
      <w:r>
        <w:rPr>
          <w:b/>
        </w:rPr>
        <w:lastRenderedPageBreak/>
        <w:t xml:space="preserve">This has been revised. </w:t>
      </w:r>
      <w:r w:rsidR="00B32792">
        <w:br/>
      </w:r>
      <w:r w:rsidR="00B32792">
        <w:br/>
        <w:t>Line 105 - actions and thoughts are then culture and cognition here (i.e. in</w:t>
      </w:r>
      <w:r w:rsidR="00B32792">
        <w:br/>
        <w:t>keeping with the list on line 64)? When I read this paragraph I think about</w:t>
      </w:r>
      <w:r w:rsidR="00B32792">
        <w:br/>
        <w:t xml:space="preserve">the </w:t>
      </w:r>
      <w:proofErr w:type="spellStart"/>
      <w:r w:rsidR="00B32792">
        <w:t>Harmand</w:t>
      </w:r>
      <w:proofErr w:type="spellEnd"/>
      <w:r w:rsidR="00B32792">
        <w:t xml:space="preserve"> 2009 paper where she compares raw material selection and</w:t>
      </w:r>
      <w:r w:rsidR="00B32792">
        <w:br/>
        <w:t xml:space="preserve">technology between </w:t>
      </w:r>
      <w:proofErr w:type="spellStart"/>
      <w:r w:rsidR="00B32792">
        <w:t>Lokalalei</w:t>
      </w:r>
      <w:proofErr w:type="spellEnd"/>
      <w:r w:rsidR="00B32792">
        <w:t xml:space="preserve"> 2c and 1. She calls her study a technological</w:t>
      </w:r>
      <w:r w:rsidR="00B32792">
        <w:br/>
        <w:t>approach very much in keeping with what has been outlined here. But the</w:t>
      </w:r>
      <w:r w:rsidR="00B32792">
        <w:br/>
        <w:t>actual analysis includes an ecological approach as well (i.e. arguments that</w:t>
      </w:r>
      <w:r w:rsidR="00B32792">
        <w:br/>
        <w:t>raw material availability and quality is the same at the two sites etc.)</w:t>
      </w:r>
      <w:r w:rsidR="00B32792">
        <w:br/>
        <w:t xml:space="preserve">While the authors here might disagree, I suspect that </w:t>
      </w:r>
      <w:proofErr w:type="spellStart"/>
      <w:r w:rsidR="00B32792">
        <w:t>Harmand</w:t>
      </w:r>
      <w:proofErr w:type="spellEnd"/>
      <w:r w:rsidR="00B32792">
        <w:t xml:space="preserve"> would argue</w:t>
      </w:r>
      <w:r w:rsidR="00B32792">
        <w:br/>
        <w:t>that she has included already an ecological approach and that it is not</w:t>
      </w:r>
      <w:r w:rsidR="00B32792">
        <w:br/>
        <w:t>enough to account for the observed differences between these two sites. In</w:t>
      </w:r>
      <w:r w:rsidR="00B32792">
        <w:br/>
        <w:t>other words, I don't think they view it as an alternative approach. Rather</w:t>
      </w:r>
      <w:proofErr w:type="gramStart"/>
      <w:r w:rsidR="00B32792">
        <w:t>,</w:t>
      </w:r>
      <w:proofErr w:type="gramEnd"/>
      <w:r w:rsidR="00B32792">
        <w:br/>
        <w:t>I think they would say that ecology is already built into the approach.</w:t>
      </w:r>
    </w:p>
    <w:p w:rsidR="00236D04" w:rsidRDefault="00236D04" w:rsidP="00B32792"/>
    <w:p w:rsidR="00B32792" w:rsidRDefault="00236D04" w:rsidP="00B32792">
      <w:pPr>
        <w:rPr>
          <w:b/>
          <w:u w:val="single"/>
        </w:rPr>
      </w:pPr>
      <w:r>
        <w:rPr>
          <w:b/>
        </w:rPr>
        <w:t>This has been revised.</w:t>
      </w:r>
      <w:r w:rsidR="00B32792">
        <w:br/>
      </w:r>
      <w:r w:rsidR="00B32792">
        <w:br/>
        <w:t>This said, the partial paragraph starting on line 137 is well taken.</w:t>
      </w:r>
      <w:r w:rsidR="00B32792">
        <w:br/>
        <w:t>Really, what I think these authors are saying is that there remain</w:t>
      </w:r>
      <w:r w:rsidR="00B32792">
        <w:br/>
        <w:t>ecological factors (up to now not well enough considered) that may account</w:t>
      </w:r>
      <w:r w:rsidR="00B32792">
        <w:br/>
        <w:t>for differences that have in some cases been attributed to</w:t>
      </w:r>
      <w:r w:rsidR="00B32792">
        <w:br/>
        <w:t>social-cultural-cognitive factors. I see this as different from saying</w:t>
      </w:r>
      <w:r w:rsidR="00B32792">
        <w:br/>
        <w:t>there are two kinds of approaches.</w:t>
      </w:r>
      <w:r w:rsidR="00B32792">
        <w:rPr>
          <w:b/>
          <w:u w:val="single"/>
        </w:rPr>
        <w:t xml:space="preserve"> </w:t>
      </w:r>
    </w:p>
    <w:p w:rsidR="00236D04" w:rsidRPr="00236D04" w:rsidRDefault="00236D04" w:rsidP="00B32792">
      <w:pPr>
        <w:rPr>
          <w:b/>
        </w:rPr>
      </w:pPr>
      <w:r>
        <w:rPr>
          <w:b/>
        </w:rPr>
        <w:t xml:space="preserve">This has been revised. </w:t>
      </w:r>
    </w:p>
    <w:p w:rsidR="00B32792" w:rsidRPr="00B32792" w:rsidRDefault="00B32792" w:rsidP="00B32792">
      <w:pPr>
        <w:rPr>
          <w:b/>
        </w:rPr>
      </w:pPr>
      <w:r>
        <w:rPr>
          <w:b/>
        </w:rPr>
        <w:t xml:space="preserve"> </w:t>
      </w:r>
    </w:p>
    <w:p w:rsidR="00AC4318" w:rsidRPr="00AC4318" w:rsidRDefault="00AC4318" w:rsidP="00386B20">
      <w:pPr>
        <w:rPr>
          <w:b/>
        </w:rPr>
      </w:pPr>
    </w:p>
    <w:p w:rsidR="00AC4318" w:rsidRDefault="00AC4318" w:rsidP="00386B20">
      <w:pPr>
        <w:rPr>
          <w:b/>
        </w:rPr>
      </w:pPr>
    </w:p>
    <w:p w:rsidR="00AC4318" w:rsidRPr="000909F1" w:rsidRDefault="00AC4318" w:rsidP="00386B20">
      <w:pPr>
        <w:rPr>
          <w:b/>
        </w:rPr>
      </w:pPr>
    </w:p>
    <w:p w:rsidR="00386B20" w:rsidRDefault="00386B20" w:rsidP="00714DCA">
      <w:pPr>
        <w:rPr>
          <w:b/>
        </w:rPr>
      </w:pPr>
    </w:p>
    <w:p w:rsidR="00714DCA" w:rsidRPr="00714DCA" w:rsidRDefault="00714DCA" w:rsidP="00714DCA">
      <w:pPr>
        <w:rPr>
          <w:b/>
        </w:rPr>
      </w:pPr>
    </w:p>
    <w:p w:rsidR="00714DCA" w:rsidRPr="00714DCA" w:rsidRDefault="00714DCA" w:rsidP="00714DCA"/>
    <w:sectPr w:rsidR="00714DCA" w:rsidRPr="00714DC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1D015E"/>
    <w:multiLevelType w:val="hybridMultilevel"/>
    <w:tmpl w:val="E53262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E35A88"/>
    <w:multiLevelType w:val="hybridMultilevel"/>
    <w:tmpl w:val="6FF2186A"/>
    <w:lvl w:ilvl="0" w:tplc="0782568E">
      <w:start w:val="1"/>
      <w:numFmt w:val="decimal"/>
      <w:lvlText w:val="%1)"/>
      <w:lvlJc w:val="left"/>
      <w:pPr>
        <w:ind w:left="720" w:hanging="360"/>
      </w:pPr>
      <w:rPr>
        <w:rFonts w:asciiTheme="minorHAnsi" w:eastAsiaTheme="minorHAnsi" w:hAnsiTheme="minorHAnsi" w:cstheme="minorBidi"/>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6ED5"/>
    <w:rsid w:val="00054AF6"/>
    <w:rsid w:val="000909F1"/>
    <w:rsid w:val="00113168"/>
    <w:rsid w:val="001D28EE"/>
    <w:rsid w:val="00236D04"/>
    <w:rsid w:val="00306ED5"/>
    <w:rsid w:val="00386B20"/>
    <w:rsid w:val="004619FB"/>
    <w:rsid w:val="00595CD0"/>
    <w:rsid w:val="00714DCA"/>
    <w:rsid w:val="007A1FB8"/>
    <w:rsid w:val="00963A68"/>
    <w:rsid w:val="00996287"/>
    <w:rsid w:val="00A534CC"/>
    <w:rsid w:val="00AC4318"/>
    <w:rsid w:val="00B25B69"/>
    <w:rsid w:val="00B32792"/>
    <w:rsid w:val="00C80BAC"/>
    <w:rsid w:val="00DD0B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B97D0D"/>
  <w15:chartTrackingRefBased/>
  <w15:docId w15:val="{CB4BD03B-FE8E-47DB-AF6B-669A2B909F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06ED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4</TotalTime>
  <Pages>17</Pages>
  <Words>9935</Words>
  <Characters>56632</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MPI EVA</Company>
  <LinksUpToDate>false</LinksUpToDate>
  <CharactersWithSpaces>66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Reeves</dc:creator>
  <cp:keywords/>
  <dc:description/>
  <cp:lastModifiedBy>Jonathan Reeves</cp:lastModifiedBy>
  <cp:revision>2</cp:revision>
  <dcterms:created xsi:type="dcterms:W3CDTF">2021-02-03T10:00:00Z</dcterms:created>
  <dcterms:modified xsi:type="dcterms:W3CDTF">2021-02-03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qh7vNqXN"/&gt;&lt;style id="http://www.zotero.org/styles/journal-of-human-evolution" hasBibliography="1" bibliographyStyleHasBeenSet="0"/&gt;&lt;prefs&gt;&lt;pref name="fieldType" value="Field"/&gt;&lt;pref name="automa</vt:lpwstr>
  </property>
  <property fmtid="{D5CDD505-2E9C-101B-9397-08002B2CF9AE}" pid="3" name="ZOTERO_PREF_2">
    <vt:lpwstr>ticJournalAbbreviations" value="true"/&gt;&lt;/prefs&gt;&lt;/data&gt;</vt:lpwstr>
  </property>
</Properties>
</file>